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3A49B" w14:textId="77777777" w:rsidR="00F242BF" w:rsidRPr="00F242BF" w:rsidRDefault="00F242BF" w:rsidP="00F242BF">
      <w:pPr>
        <w:rPr>
          <w:rFonts w:ascii="Times New Roman" w:hAnsi="Times New Roman" w:cs="Times New Roman"/>
          <w:b/>
        </w:rPr>
      </w:pPr>
      <w:r w:rsidRPr="00F242BF">
        <w:rPr>
          <w:rFonts w:ascii="Times New Roman" w:hAnsi="Times New Roman" w:cs="Times New Roman"/>
          <w:b/>
        </w:rPr>
        <w:t>Nutrition Therapy in Aging: Emerging Approaches to Support the Mind and Muscle</w:t>
      </w:r>
    </w:p>
    <w:p w14:paraId="51BE969D" w14:textId="77777777" w:rsidR="00F242BF" w:rsidRPr="00F242BF" w:rsidRDefault="00F242BF" w:rsidP="00F242BF">
      <w:pPr>
        <w:rPr>
          <w:rFonts w:ascii="Times New Roman" w:hAnsi="Times New Roman" w:cs="Times New Roman"/>
          <w:b/>
        </w:rPr>
      </w:pPr>
    </w:p>
    <w:p w14:paraId="2F4BB6F9" w14:textId="77777777" w:rsidR="00F242BF" w:rsidRPr="00F242BF" w:rsidRDefault="00F242BF" w:rsidP="00F242BF">
      <w:pPr>
        <w:rPr>
          <w:rFonts w:ascii="Times New Roman" w:hAnsi="Times New Roman" w:cs="Times New Roman"/>
        </w:rPr>
      </w:pPr>
      <w:r w:rsidRPr="00F242BF">
        <w:rPr>
          <w:rFonts w:ascii="Times New Roman" w:hAnsi="Times New Roman" w:cs="Times New Roman"/>
          <w:b/>
        </w:rPr>
        <w:t>Conflict of Interest:</w:t>
      </w:r>
      <w:r w:rsidRPr="00F242BF">
        <w:rPr>
          <w:rFonts w:ascii="Times New Roman" w:hAnsi="Times New Roman" w:cs="Times New Roman"/>
        </w:rPr>
        <w:t xml:space="preserve"> The authors declare no conflicts of interest with this work. </w:t>
      </w:r>
    </w:p>
    <w:p w14:paraId="06B7283B" w14:textId="77777777" w:rsidR="00F242BF" w:rsidRPr="00F242BF" w:rsidRDefault="00F242BF" w:rsidP="00F242BF">
      <w:pPr>
        <w:rPr>
          <w:rFonts w:ascii="Times New Roman" w:hAnsi="Times New Roman" w:cs="Times New Roman"/>
        </w:rPr>
      </w:pPr>
    </w:p>
    <w:p w14:paraId="3B8F14A2" w14:textId="4A13748D" w:rsidR="00F242BF" w:rsidRPr="00F242BF" w:rsidRDefault="00F242BF" w:rsidP="00F242BF">
      <w:pPr>
        <w:rPr>
          <w:rFonts w:ascii="Times New Roman" w:hAnsi="Times New Roman" w:cs="Times New Roman"/>
        </w:rPr>
      </w:pPr>
      <w:r w:rsidRPr="00F242BF">
        <w:rPr>
          <w:rFonts w:ascii="Times New Roman" w:hAnsi="Times New Roman" w:cs="Times New Roman"/>
          <w:b/>
        </w:rPr>
        <w:t>Funding Sources:</w:t>
      </w:r>
      <w:r w:rsidRPr="00F242BF">
        <w:rPr>
          <w:rFonts w:ascii="Times New Roman" w:hAnsi="Times New Roman" w:cs="Times New Roman"/>
        </w:rPr>
        <w:t xml:space="preserve"> This research </w:t>
      </w:r>
      <w:proofErr w:type="gramStart"/>
      <w:r w:rsidRPr="00F242BF">
        <w:rPr>
          <w:rFonts w:ascii="Times New Roman" w:hAnsi="Times New Roman" w:cs="Times New Roman"/>
        </w:rPr>
        <w:t>was supported</w:t>
      </w:r>
      <w:proofErr w:type="gramEnd"/>
      <w:r w:rsidRPr="00F242BF">
        <w:rPr>
          <w:rFonts w:ascii="Times New Roman" w:hAnsi="Times New Roman" w:cs="Times New Roman"/>
        </w:rPr>
        <w:t xml:space="preserve"> by a National Center for Complementary and Integrative Health training grant</w:t>
      </w:r>
      <w:r>
        <w:rPr>
          <w:rFonts w:ascii="Times New Roman" w:hAnsi="Times New Roman" w:cs="Times New Roman"/>
        </w:rPr>
        <w:t xml:space="preserve"> (T32AT004094</w:t>
      </w:r>
      <w:r w:rsidRPr="00F242BF">
        <w:rPr>
          <w:rFonts w:ascii="Times New Roman" w:hAnsi="Times New Roman" w:cs="Times New Roman"/>
        </w:rPr>
        <w:t xml:space="preserve">), a National Center for Complementary and Integrative Health (5P50AT002776-14) grant supporting the Botanical Dietary Supplement Research Center at Pennington Biomedical Research Center and a Louisiana Clinical and Translational Science (LA </w:t>
      </w:r>
      <w:proofErr w:type="spellStart"/>
      <w:r w:rsidRPr="00F242BF">
        <w:rPr>
          <w:rFonts w:ascii="Times New Roman" w:hAnsi="Times New Roman" w:cs="Times New Roman"/>
        </w:rPr>
        <w:t>CaTS</w:t>
      </w:r>
      <w:proofErr w:type="spellEnd"/>
      <w:r w:rsidRPr="00F242BF">
        <w:rPr>
          <w:rFonts w:ascii="Times New Roman" w:hAnsi="Times New Roman" w:cs="Times New Roman"/>
        </w:rPr>
        <w:t>) Center grant (U54 GM104940).</w:t>
      </w:r>
    </w:p>
    <w:p w14:paraId="4B4AEE4D" w14:textId="77777777" w:rsidR="00F242BF" w:rsidRPr="00F242BF" w:rsidRDefault="00F242BF" w:rsidP="00145484">
      <w:pPr>
        <w:contextualSpacing/>
        <w:jc w:val="both"/>
        <w:rPr>
          <w:rFonts w:ascii="Times New Roman" w:hAnsi="Times New Roman" w:cs="Times New Roman"/>
          <w:b/>
        </w:rPr>
      </w:pPr>
    </w:p>
    <w:p w14:paraId="294E547A" w14:textId="7B176357" w:rsidR="000005DB" w:rsidRPr="00F242BF" w:rsidRDefault="00E57DC0" w:rsidP="00145484">
      <w:pPr>
        <w:contextualSpacing/>
        <w:jc w:val="both"/>
        <w:rPr>
          <w:rFonts w:ascii="Times New Roman" w:hAnsi="Times New Roman" w:cs="Times New Roman"/>
          <w:b/>
        </w:rPr>
      </w:pPr>
      <w:r w:rsidRPr="00F242BF">
        <w:rPr>
          <w:rFonts w:ascii="Times New Roman" w:hAnsi="Times New Roman" w:cs="Times New Roman"/>
          <w:b/>
        </w:rPr>
        <w:t>Abstract</w:t>
      </w:r>
    </w:p>
    <w:p w14:paraId="3D0B9527" w14:textId="16F5B75B" w:rsidR="000005DB" w:rsidRPr="00F242BF" w:rsidRDefault="000005DB" w:rsidP="00145484">
      <w:pPr>
        <w:contextualSpacing/>
        <w:jc w:val="both"/>
        <w:rPr>
          <w:rFonts w:ascii="Times New Roman" w:hAnsi="Times New Roman" w:cs="Times New Roman"/>
        </w:rPr>
      </w:pPr>
      <w:r w:rsidRPr="00F242BF">
        <w:rPr>
          <w:rFonts w:ascii="Times New Roman" w:hAnsi="Times New Roman" w:cs="Times New Roman"/>
        </w:rPr>
        <w:t xml:space="preserve">This </w:t>
      </w:r>
      <w:r w:rsidR="008B66C4" w:rsidRPr="00F242BF">
        <w:rPr>
          <w:rFonts w:ascii="Times New Roman" w:hAnsi="Times New Roman" w:cs="Times New Roman"/>
        </w:rPr>
        <w:t xml:space="preserve">narrative </w:t>
      </w:r>
      <w:r w:rsidRPr="00F242BF">
        <w:rPr>
          <w:rFonts w:ascii="Times New Roman" w:hAnsi="Times New Roman" w:cs="Times New Roman"/>
        </w:rPr>
        <w:t xml:space="preserve">review </w:t>
      </w:r>
      <w:r w:rsidR="00AC705A" w:rsidRPr="00F242BF">
        <w:rPr>
          <w:rFonts w:ascii="Times New Roman" w:hAnsi="Times New Roman" w:cs="Times New Roman"/>
        </w:rPr>
        <w:t xml:space="preserve">highlights </w:t>
      </w:r>
      <w:r w:rsidRPr="00F242BF">
        <w:rPr>
          <w:rFonts w:ascii="Times New Roman" w:hAnsi="Times New Roman" w:cs="Times New Roman"/>
        </w:rPr>
        <w:t xml:space="preserve">recent advances and ongoing trials using nutrition approaches for healthy aging. Focus </w:t>
      </w:r>
      <w:proofErr w:type="gramStart"/>
      <w:r w:rsidRPr="00F242BF">
        <w:rPr>
          <w:rFonts w:ascii="Times New Roman" w:hAnsi="Times New Roman" w:cs="Times New Roman"/>
        </w:rPr>
        <w:t>will be placed</w:t>
      </w:r>
      <w:proofErr w:type="gramEnd"/>
      <w:r w:rsidRPr="00F242BF">
        <w:rPr>
          <w:rFonts w:ascii="Times New Roman" w:hAnsi="Times New Roman" w:cs="Times New Roman"/>
        </w:rPr>
        <w:t xml:space="preserve"> on nutrition therapies that target cognition</w:t>
      </w:r>
      <w:r w:rsidR="00257CDA" w:rsidRPr="00F242BF">
        <w:rPr>
          <w:rFonts w:ascii="Times New Roman" w:hAnsi="Times New Roman" w:cs="Times New Roman"/>
        </w:rPr>
        <w:t xml:space="preserve"> </w:t>
      </w:r>
      <w:r w:rsidRPr="00F242BF">
        <w:rPr>
          <w:rFonts w:ascii="Times New Roman" w:hAnsi="Times New Roman" w:cs="Times New Roman"/>
        </w:rPr>
        <w:t xml:space="preserve">(“the mind”) and </w:t>
      </w:r>
      <w:r w:rsidR="00257CDA" w:rsidRPr="00F242BF">
        <w:rPr>
          <w:rFonts w:ascii="Times New Roman" w:hAnsi="Times New Roman" w:cs="Times New Roman"/>
        </w:rPr>
        <w:t>mobility (“the muscle</w:t>
      </w:r>
      <w:r w:rsidRPr="00F242BF">
        <w:rPr>
          <w:rFonts w:ascii="Times New Roman" w:hAnsi="Times New Roman" w:cs="Times New Roman"/>
        </w:rPr>
        <w:t>”)</w:t>
      </w:r>
      <w:r w:rsidR="00257CDA" w:rsidRPr="00F242BF">
        <w:rPr>
          <w:rFonts w:ascii="Times New Roman" w:hAnsi="Times New Roman" w:cs="Times New Roman"/>
        </w:rPr>
        <w:t>, both critical components to quality of life in older adults</w:t>
      </w:r>
      <w:r w:rsidRPr="00F242BF">
        <w:rPr>
          <w:rFonts w:ascii="Times New Roman" w:hAnsi="Times New Roman" w:cs="Times New Roman"/>
        </w:rPr>
        <w:t xml:space="preserve">. For the mind, two seemingly incongruent therapies </w:t>
      </w:r>
      <w:proofErr w:type="gramStart"/>
      <w:r w:rsidRPr="00F242BF">
        <w:rPr>
          <w:rFonts w:ascii="Times New Roman" w:hAnsi="Times New Roman" w:cs="Times New Roman"/>
        </w:rPr>
        <w:t>are being investigated</w:t>
      </w:r>
      <w:proofErr w:type="gramEnd"/>
      <w:r w:rsidRPr="00F242BF">
        <w:rPr>
          <w:rFonts w:ascii="Times New Roman" w:hAnsi="Times New Roman" w:cs="Times New Roman"/>
        </w:rPr>
        <w:t xml:space="preserve"> to improve cognition – the MIND diet (high in carbohydrate</w:t>
      </w:r>
      <w:r w:rsidR="00537883" w:rsidRPr="00F242BF">
        <w:rPr>
          <w:rFonts w:ascii="Times New Roman" w:hAnsi="Times New Roman" w:cs="Times New Roman"/>
        </w:rPr>
        <w:t>s and</w:t>
      </w:r>
      <w:r w:rsidRPr="00F242BF">
        <w:rPr>
          <w:rFonts w:ascii="Times New Roman" w:hAnsi="Times New Roman" w:cs="Times New Roman"/>
        </w:rPr>
        <w:t xml:space="preserve"> anti-oxidant fruits and vegetables) and the </w:t>
      </w:r>
      <w:r w:rsidR="001C1817" w:rsidRPr="00F242BF">
        <w:rPr>
          <w:rFonts w:ascii="Times New Roman" w:hAnsi="Times New Roman" w:cs="Times New Roman"/>
        </w:rPr>
        <w:t>k</w:t>
      </w:r>
      <w:r w:rsidRPr="00F242BF">
        <w:rPr>
          <w:rFonts w:ascii="Times New Roman" w:hAnsi="Times New Roman" w:cs="Times New Roman"/>
        </w:rPr>
        <w:t xml:space="preserve">etogenic diet (low in carbohydrates, high in fats). For the muscle, </w:t>
      </w:r>
      <w:r w:rsidR="00257CDA" w:rsidRPr="00F242BF">
        <w:rPr>
          <w:rFonts w:ascii="Times New Roman" w:hAnsi="Times New Roman" w:cs="Times New Roman"/>
        </w:rPr>
        <w:t xml:space="preserve">a focus on </w:t>
      </w:r>
      <w:r w:rsidRPr="00F242BF">
        <w:rPr>
          <w:rFonts w:ascii="Times New Roman" w:hAnsi="Times New Roman" w:cs="Times New Roman"/>
        </w:rPr>
        <w:t xml:space="preserve">protein and energy intake has dominated the literature, yet a recent clinical trial supports the use of whole-grains as a tool to improve whole-body protein turnover – a primary regulator of lean body mass and muscle. Finally, emerging data and clinical trials on caloric restriction have solidified this </w:t>
      </w:r>
      <w:r w:rsidR="00477B99" w:rsidRPr="00F242BF">
        <w:rPr>
          <w:rFonts w:ascii="Times New Roman" w:hAnsi="Times New Roman" w:cs="Times New Roman"/>
        </w:rPr>
        <w:t xml:space="preserve">strategy </w:t>
      </w:r>
      <w:r w:rsidRPr="00F242BF">
        <w:rPr>
          <w:rFonts w:ascii="Times New Roman" w:hAnsi="Times New Roman" w:cs="Times New Roman"/>
        </w:rPr>
        <w:t>as the only nutritional approach to slow intrinsic factors of whole-body aging</w:t>
      </w:r>
      <w:r w:rsidR="00257CDA" w:rsidRPr="00F242BF">
        <w:rPr>
          <w:rFonts w:ascii="Times New Roman" w:hAnsi="Times New Roman" w:cs="Times New Roman"/>
        </w:rPr>
        <w:t xml:space="preserve">, which may positively </w:t>
      </w:r>
      <w:proofErr w:type="gramStart"/>
      <w:r w:rsidR="00257CDA" w:rsidRPr="00F242BF">
        <w:rPr>
          <w:rFonts w:ascii="Times New Roman" w:hAnsi="Times New Roman" w:cs="Times New Roman"/>
        </w:rPr>
        <w:t>impact</w:t>
      </w:r>
      <w:proofErr w:type="gramEnd"/>
      <w:r w:rsidR="00257CDA" w:rsidRPr="00F242BF">
        <w:rPr>
          <w:rFonts w:ascii="Times New Roman" w:hAnsi="Times New Roman" w:cs="Times New Roman"/>
        </w:rPr>
        <w:t xml:space="preserve"> both the mind and the muscle</w:t>
      </w:r>
      <w:r w:rsidRPr="00F242BF">
        <w:rPr>
          <w:rFonts w:ascii="Times New Roman" w:hAnsi="Times New Roman" w:cs="Times New Roman"/>
        </w:rPr>
        <w:t>.</w:t>
      </w:r>
    </w:p>
    <w:p w14:paraId="0065C1ED" w14:textId="0132E6AF" w:rsidR="000005DB" w:rsidRPr="00F242BF" w:rsidRDefault="000005DB" w:rsidP="00145484">
      <w:pPr>
        <w:contextualSpacing/>
        <w:jc w:val="both"/>
        <w:rPr>
          <w:rFonts w:ascii="Times New Roman" w:hAnsi="Times New Roman" w:cs="Times New Roman"/>
        </w:rPr>
      </w:pPr>
    </w:p>
    <w:p w14:paraId="18C885C4" w14:textId="5FC080E7" w:rsidR="00477B99" w:rsidRPr="00F242BF" w:rsidRDefault="00477B99" w:rsidP="00145484">
      <w:pPr>
        <w:contextualSpacing/>
        <w:jc w:val="both"/>
        <w:rPr>
          <w:rFonts w:ascii="Times New Roman" w:hAnsi="Times New Roman" w:cs="Times New Roman"/>
        </w:rPr>
      </w:pPr>
    </w:p>
    <w:p w14:paraId="771DF4F2" w14:textId="534AD3F6" w:rsidR="00477B99" w:rsidRPr="00F242BF" w:rsidRDefault="00477B99" w:rsidP="00145484">
      <w:pPr>
        <w:contextualSpacing/>
        <w:jc w:val="both"/>
        <w:rPr>
          <w:rFonts w:ascii="Times New Roman" w:hAnsi="Times New Roman" w:cs="Times New Roman"/>
        </w:rPr>
      </w:pPr>
    </w:p>
    <w:p w14:paraId="78B25B81" w14:textId="6D6D6D94" w:rsidR="00477B99" w:rsidRPr="00F242BF" w:rsidRDefault="00477B99" w:rsidP="00145484">
      <w:pPr>
        <w:contextualSpacing/>
        <w:jc w:val="both"/>
        <w:rPr>
          <w:rFonts w:ascii="Times New Roman" w:hAnsi="Times New Roman" w:cs="Times New Roman"/>
        </w:rPr>
      </w:pPr>
    </w:p>
    <w:p w14:paraId="1A11C193" w14:textId="363BF327" w:rsidR="00477B99" w:rsidRPr="00F242BF" w:rsidRDefault="00477B99" w:rsidP="00145484">
      <w:pPr>
        <w:contextualSpacing/>
        <w:jc w:val="both"/>
        <w:rPr>
          <w:rFonts w:ascii="Times New Roman" w:hAnsi="Times New Roman" w:cs="Times New Roman"/>
        </w:rPr>
      </w:pPr>
    </w:p>
    <w:p w14:paraId="34EBF556" w14:textId="5B2FB9BC" w:rsidR="00477B99" w:rsidRPr="00F242BF" w:rsidRDefault="00477B99" w:rsidP="00145484">
      <w:pPr>
        <w:contextualSpacing/>
        <w:jc w:val="both"/>
        <w:rPr>
          <w:rFonts w:ascii="Times New Roman" w:hAnsi="Times New Roman" w:cs="Times New Roman"/>
        </w:rPr>
      </w:pPr>
    </w:p>
    <w:p w14:paraId="50F544CD" w14:textId="17AD058E" w:rsidR="00477B99" w:rsidRPr="00F242BF" w:rsidRDefault="00477B99" w:rsidP="00145484">
      <w:pPr>
        <w:contextualSpacing/>
        <w:jc w:val="both"/>
        <w:rPr>
          <w:rFonts w:ascii="Times New Roman" w:hAnsi="Times New Roman" w:cs="Times New Roman"/>
        </w:rPr>
      </w:pPr>
    </w:p>
    <w:p w14:paraId="63BAE469" w14:textId="13D98975" w:rsidR="00E91920" w:rsidRPr="00F242BF" w:rsidRDefault="00E91920" w:rsidP="00145484">
      <w:pPr>
        <w:contextualSpacing/>
        <w:jc w:val="both"/>
        <w:rPr>
          <w:rFonts w:ascii="Times New Roman" w:hAnsi="Times New Roman" w:cs="Times New Roman"/>
        </w:rPr>
      </w:pPr>
    </w:p>
    <w:p w14:paraId="1B7B03E8" w14:textId="595189CF" w:rsidR="00E91920" w:rsidRPr="00F242BF" w:rsidRDefault="00E91920" w:rsidP="00145484">
      <w:pPr>
        <w:contextualSpacing/>
        <w:jc w:val="both"/>
        <w:rPr>
          <w:rFonts w:ascii="Times New Roman" w:hAnsi="Times New Roman" w:cs="Times New Roman"/>
        </w:rPr>
      </w:pPr>
    </w:p>
    <w:p w14:paraId="2820C2B0" w14:textId="0BD9906A" w:rsidR="00E91920" w:rsidRPr="00F242BF" w:rsidRDefault="00E91920" w:rsidP="00145484">
      <w:pPr>
        <w:contextualSpacing/>
        <w:jc w:val="both"/>
        <w:rPr>
          <w:rFonts w:ascii="Times New Roman" w:hAnsi="Times New Roman" w:cs="Times New Roman"/>
        </w:rPr>
      </w:pPr>
    </w:p>
    <w:p w14:paraId="3485E802" w14:textId="102262BB" w:rsidR="00E91920" w:rsidRPr="00F242BF" w:rsidRDefault="00E91920" w:rsidP="00145484">
      <w:pPr>
        <w:contextualSpacing/>
        <w:jc w:val="both"/>
        <w:rPr>
          <w:rFonts w:ascii="Times New Roman" w:hAnsi="Times New Roman" w:cs="Times New Roman"/>
        </w:rPr>
      </w:pPr>
    </w:p>
    <w:p w14:paraId="123256C9" w14:textId="30380EFF" w:rsidR="00E91920" w:rsidRPr="00F242BF" w:rsidRDefault="00E91920" w:rsidP="00145484">
      <w:pPr>
        <w:contextualSpacing/>
        <w:jc w:val="both"/>
        <w:rPr>
          <w:rFonts w:ascii="Times New Roman" w:hAnsi="Times New Roman" w:cs="Times New Roman"/>
        </w:rPr>
      </w:pPr>
    </w:p>
    <w:p w14:paraId="71A42C64" w14:textId="4247FDC7" w:rsidR="00E91920" w:rsidRPr="00F242BF" w:rsidRDefault="00E91920" w:rsidP="00145484">
      <w:pPr>
        <w:contextualSpacing/>
        <w:jc w:val="both"/>
        <w:rPr>
          <w:rFonts w:ascii="Times New Roman" w:hAnsi="Times New Roman" w:cs="Times New Roman"/>
        </w:rPr>
      </w:pPr>
    </w:p>
    <w:p w14:paraId="5EDF8219" w14:textId="3F8EEBDF" w:rsidR="00E91920" w:rsidRPr="00F242BF" w:rsidRDefault="00E91920" w:rsidP="00145484">
      <w:pPr>
        <w:contextualSpacing/>
        <w:jc w:val="both"/>
        <w:rPr>
          <w:rFonts w:ascii="Times New Roman" w:hAnsi="Times New Roman" w:cs="Times New Roman"/>
        </w:rPr>
      </w:pPr>
    </w:p>
    <w:p w14:paraId="68FBAE57" w14:textId="1A5C21C4" w:rsidR="00E91920" w:rsidRPr="00F242BF" w:rsidRDefault="00E91920" w:rsidP="00145484">
      <w:pPr>
        <w:contextualSpacing/>
        <w:jc w:val="both"/>
        <w:rPr>
          <w:rFonts w:ascii="Times New Roman" w:hAnsi="Times New Roman" w:cs="Times New Roman"/>
        </w:rPr>
      </w:pPr>
    </w:p>
    <w:p w14:paraId="5B880DBB" w14:textId="0D839B40" w:rsidR="00E91920" w:rsidRPr="00F242BF" w:rsidRDefault="00E91920" w:rsidP="00145484">
      <w:pPr>
        <w:contextualSpacing/>
        <w:jc w:val="both"/>
        <w:rPr>
          <w:rFonts w:ascii="Times New Roman" w:hAnsi="Times New Roman" w:cs="Times New Roman"/>
        </w:rPr>
      </w:pPr>
    </w:p>
    <w:p w14:paraId="0CE79156" w14:textId="2ABF54BA" w:rsidR="00E91920" w:rsidRPr="00F242BF" w:rsidRDefault="00E91920" w:rsidP="00145484">
      <w:pPr>
        <w:contextualSpacing/>
        <w:jc w:val="both"/>
        <w:rPr>
          <w:rFonts w:ascii="Times New Roman" w:hAnsi="Times New Roman" w:cs="Times New Roman"/>
        </w:rPr>
      </w:pPr>
    </w:p>
    <w:p w14:paraId="09223E2A" w14:textId="01B77587" w:rsidR="00E91920" w:rsidRPr="00F242BF" w:rsidRDefault="00E91920" w:rsidP="00145484">
      <w:pPr>
        <w:contextualSpacing/>
        <w:jc w:val="both"/>
        <w:rPr>
          <w:rFonts w:ascii="Times New Roman" w:hAnsi="Times New Roman" w:cs="Times New Roman"/>
        </w:rPr>
      </w:pPr>
    </w:p>
    <w:p w14:paraId="76246C38" w14:textId="6E5898AE" w:rsidR="00E91920" w:rsidRPr="00F242BF" w:rsidRDefault="00E91920" w:rsidP="00145484">
      <w:pPr>
        <w:contextualSpacing/>
        <w:jc w:val="both"/>
        <w:rPr>
          <w:rFonts w:ascii="Times New Roman" w:hAnsi="Times New Roman" w:cs="Times New Roman"/>
        </w:rPr>
      </w:pPr>
    </w:p>
    <w:p w14:paraId="57E63130" w14:textId="34F9E085" w:rsidR="00E91920" w:rsidRPr="00F242BF" w:rsidRDefault="00E91920" w:rsidP="00145484">
      <w:pPr>
        <w:contextualSpacing/>
        <w:jc w:val="both"/>
        <w:rPr>
          <w:rFonts w:ascii="Times New Roman" w:hAnsi="Times New Roman" w:cs="Times New Roman"/>
        </w:rPr>
      </w:pPr>
    </w:p>
    <w:p w14:paraId="71271F3C" w14:textId="04E64799" w:rsidR="00E91920" w:rsidRPr="00F242BF" w:rsidRDefault="00E91920" w:rsidP="00145484">
      <w:pPr>
        <w:contextualSpacing/>
        <w:jc w:val="both"/>
        <w:rPr>
          <w:rFonts w:ascii="Times New Roman" w:hAnsi="Times New Roman" w:cs="Times New Roman"/>
        </w:rPr>
      </w:pPr>
    </w:p>
    <w:p w14:paraId="1155635F" w14:textId="13D1DC20" w:rsidR="00E91920" w:rsidRPr="00F242BF" w:rsidRDefault="00E91920" w:rsidP="00145484">
      <w:pPr>
        <w:contextualSpacing/>
        <w:jc w:val="both"/>
        <w:rPr>
          <w:rFonts w:ascii="Times New Roman" w:hAnsi="Times New Roman" w:cs="Times New Roman"/>
        </w:rPr>
      </w:pPr>
    </w:p>
    <w:p w14:paraId="74F67C55" w14:textId="2F0CB860" w:rsidR="00E91920" w:rsidRPr="00F242BF" w:rsidRDefault="00E91920" w:rsidP="00145484">
      <w:pPr>
        <w:contextualSpacing/>
        <w:jc w:val="both"/>
        <w:rPr>
          <w:rFonts w:ascii="Times New Roman" w:hAnsi="Times New Roman" w:cs="Times New Roman"/>
        </w:rPr>
      </w:pPr>
    </w:p>
    <w:p w14:paraId="1609F925" w14:textId="17A7B1BF" w:rsidR="00E91920" w:rsidRPr="00F242BF" w:rsidRDefault="00E91920" w:rsidP="00145484">
      <w:pPr>
        <w:contextualSpacing/>
        <w:jc w:val="both"/>
        <w:rPr>
          <w:rFonts w:ascii="Times New Roman" w:hAnsi="Times New Roman" w:cs="Times New Roman"/>
        </w:rPr>
      </w:pPr>
    </w:p>
    <w:p w14:paraId="175AB3CC" w14:textId="0DB0508F" w:rsidR="00E91920" w:rsidRPr="00F242BF" w:rsidRDefault="00E91920" w:rsidP="00145484">
      <w:pPr>
        <w:contextualSpacing/>
        <w:jc w:val="both"/>
        <w:rPr>
          <w:rFonts w:ascii="Times New Roman" w:hAnsi="Times New Roman" w:cs="Times New Roman"/>
        </w:rPr>
      </w:pPr>
    </w:p>
    <w:p w14:paraId="400F414F" w14:textId="244958DB" w:rsidR="00E91920" w:rsidRPr="00F242BF" w:rsidRDefault="00E91920" w:rsidP="00145484">
      <w:pPr>
        <w:contextualSpacing/>
        <w:jc w:val="both"/>
        <w:rPr>
          <w:rFonts w:ascii="Times New Roman" w:hAnsi="Times New Roman" w:cs="Times New Roman"/>
        </w:rPr>
      </w:pPr>
    </w:p>
    <w:p w14:paraId="2CE28547" w14:textId="676B2AC0" w:rsidR="00E91920" w:rsidRDefault="00E91920" w:rsidP="00145484">
      <w:pPr>
        <w:contextualSpacing/>
        <w:jc w:val="both"/>
        <w:rPr>
          <w:rFonts w:ascii="Times New Roman" w:hAnsi="Times New Roman" w:cs="Times New Roman"/>
        </w:rPr>
      </w:pPr>
    </w:p>
    <w:p w14:paraId="1553E650" w14:textId="4EB74761" w:rsidR="00F242BF" w:rsidRDefault="00F242BF" w:rsidP="00145484">
      <w:pPr>
        <w:contextualSpacing/>
        <w:jc w:val="both"/>
        <w:rPr>
          <w:rFonts w:ascii="Times New Roman" w:hAnsi="Times New Roman" w:cs="Times New Roman"/>
        </w:rPr>
      </w:pPr>
    </w:p>
    <w:p w14:paraId="683A368B" w14:textId="77777777" w:rsidR="00F242BF" w:rsidRPr="00F242BF" w:rsidRDefault="00F242BF" w:rsidP="00145484">
      <w:pPr>
        <w:contextualSpacing/>
        <w:jc w:val="both"/>
        <w:rPr>
          <w:rFonts w:ascii="Times New Roman" w:hAnsi="Times New Roman" w:cs="Times New Roman"/>
        </w:rPr>
      </w:pPr>
      <w:bookmarkStart w:id="0" w:name="_GoBack"/>
      <w:bookmarkEnd w:id="0"/>
    </w:p>
    <w:p w14:paraId="22F0DDEA" w14:textId="0D7E2B15" w:rsidR="00E91920" w:rsidRPr="00F242BF" w:rsidRDefault="00E91920" w:rsidP="00145484">
      <w:pPr>
        <w:contextualSpacing/>
        <w:jc w:val="both"/>
        <w:rPr>
          <w:rFonts w:ascii="Times New Roman" w:hAnsi="Times New Roman" w:cs="Times New Roman"/>
        </w:rPr>
      </w:pPr>
    </w:p>
    <w:p w14:paraId="3C478CA3" w14:textId="1FEB120C" w:rsidR="00E91920" w:rsidRPr="00F242BF" w:rsidRDefault="00E91920" w:rsidP="00145484">
      <w:pPr>
        <w:contextualSpacing/>
        <w:jc w:val="both"/>
        <w:rPr>
          <w:rFonts w:ascii="Times New Roman" w:hAnsi="Times New Roman" w:cs="Times New Roman"/>
        </w:rPr>
      </w:pPr>
    </w:p>
    <w:p w14:paraId="2CAC70FE" w14:textId="7278474C" w:rsidR="00477B99" w:rsidRPr="00F242BF" w:rsidRDefault="00477B99" w:rsidP="00145484">
      <w:pPr>
        <w:contextualSpacing/>
        <w:jc w:val="both"/>
        <w:rPr>
          <w:rFonts w:ascii="Times New Roman" w:hAnsi="Times New Roman" w:cs="Times New Roman"/>
          <w:b/>
        </w:rPr>
      </w:pPr>
      <w:r w:rsidRPr="00F242BF">
        <w:rPr>
          <w:rFonts w:ascii="Times New Roman" w:hAnsi="Times New Roman" w:cs="Times New Roman"/>
          <w:b/>
        </w:rPr>
        <w:lastRenderedPageBreak/>
        <w:t>INTRODUCTION</w:t>
      </w:r>
    </w:p>
    <w:p w14:paraId="1603E60B" w14:textId="6BF3EB12" w:rsidR="00D27056" w:rsidRPr="00F242BF" w:rsidRDefault="00712A51" w:rsidP="00145484">
      <w:pPr>
        <w:contextualSpacing/>
        <w:jc w:val="both"/>
        <w:rPr>
          <w:rFonts w:ascii="Times New Roman" w:hAnsi="Times New Roman" w:cs="Times New Roman"/>
        </w:rPr>
      </w:pPr>
      <w:r w:rsidRPr="00F242BF">
        <w:rPr>
          <w:rFonts w:ascii="Times New Roman" w:hAnsi="Times New Roman" w:cs="Times New Roman"/>
        </w:rPr>
        <w:t>The world population is rapidly approaching a new era, where older adults (age 65+ years) outnumber children. This unprecedented global demographic shift is anticipated to occur by 2034</w:t>
      </w:r>
      <w:r w:rsidR="00B4756E" w:rsidRPr="00F242BF">
        <w:rPr>
          <w:rFonts w:ascii="Times New Roman" w:hAnsi="Times New Roman" w:cs="Times New Roman"/>
        </w:rPr>
        <w:t xml:space="preserve"> </w:t>
      </w:r>
      <w:r w:rsidR="00B4756E"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RecNum&gt;8025&lt;/RecNum&gt;&lt;DisplayText&gt;(1)&lt;/DisplayText&gt;&lt;record&gt;&lt;rec-number&gt;8025&lt;/rec-number&gt;&lt;foreign-keys&gt;&lt;key app="EN" db-id="aazdszfvi9wtr6exaxnvszeldtprdvs5swde" timestamp="1655394080"&gt;8025&lt;/key&gt;&lt;/foreign-keys&gt;&lt;ref-type name="Report"&gt;27&lt;/ref-type&gt;&lt;contributors&gt;&lt;/contributors&gt;&lt;titles&gt;&lt;title&gt;United Nations. World Population Prospects: The 2010 Revision. Available at: http://esa.un.org/unpd/wpp.&lt;/title&gt;&lt;/titles&gt;&lt;dates&gt;&lt;/dates&gt;&lt;urls&gt;&lt;/urls&gt;&lt;/record&gt;&lt;/Cite&gt;&lt;/EndNote&gt;</w:instrText>
      </w:r>
      <w:r w:rsidR="00B4756E" w:rsidRPr="00F242BF">
        <w:rPr>
          <w:rFonts w:ascii="Times New Roman" w:hAnsi="Times New Roman" w:cs="Times New Roman"/>
        </w:rPr>
        <w:fldChar w:fldCharType="separate"/>
      </w:r>
      <w:r w:rsidR="00B4756E" w:rsidRPr="00F242BF">
        <w:rPr>
          <w:rFonts w:ascii="Times New Roman" w:hAnsi="Times New Roman" w:cs="Times New Roman"/>
          <w:noProof/>
        </w:rPr>
        <w:t>(1)</w:t>
      </w:r>
      <w:r w:rsidR="00B4756E" w:rsidRPr="00F242BF">
        <w:rPr>
          <w:rFonts w:ascii="Times New Roman" w:hAnsi="Times New Roman" w:cs="Times New Roman"/>
        </w:rPr>
        <w:fldChar w:fldCharType="end"/>
      </w:r>
      <w:r w:rsidRPr="00F242BF">
        <w:rPr>
          <w:rFonts w:ascii="Times New Roman" w:hAnsi="Times New Roman" w:cs="Times New Roman"/>
        </w:rPr>
        <w:t>. With an ever-growi</w:t>
      </w:r>
      <w:r w:rsidR="00E92191" w:rsidRPr="00F242BF">
        <w:rPr>
          <w:rFonts w:ascii="Times New Roman" w:hAnsi="Times New Roman" w:cs="Times New Roman"/>
        </w:rPr>
        <w:t xml:space="preserve">ng aging population, the health needs of older adults are at the forefront of research interest. Aging is an inevitable and multifactorial process that culminates in </w:t>
      </w:r>
      <w:r w:rsidR="001F29D1" w:rsidRPr="00F242BF">
        <w:rPr>
          <w:rFonts w:ascii="Times New Roman" w:hAnsi="Times New Roman" w:cs="Times New Roman"/>
        </w:rPr>
        <w:t>a progressive loss of physiological</w:t>
      </w:r>
      <w:r w:rsidR="00E92191" w:rsidRPr="00F242BF">
        <w:rPr>
          <w:rFonts w:ascii="Times New Roman" w:hAnsi="Times New Roman" w:cs="Times New Roman"/>
        </w:rPr>
        <w:t xml:space="preserve"> function</w:t>
      </w:r>
      <w:r w:rsidR="001F29D1" w:rsidRPr="00F242BF">
        <w:rPr>
          <w:rFonts w:ascii="Times New Roman" w:hAnsi="Times New Roman" w:cs="Times New Roman"/>
        </w:rPr>
        <w:t xml:space="preserve"> </w:t>
      </w:r>
      <w:r w:rsidR="001F29D1"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Lopez-Otin&lt;/Author&gt;&lt;Year&gt;2013&lt;/Year&gt;&lt;RecNum&gt;8000&lt;/RecNum&gt;&lt;DisplayText&gt;(2)&lt;/DisplayText&gt;&lt;record&gt;&lt;rec-number&gt;8000&lt;/rec-number&gt;&lt;foreign-keys&gt;&lt;key app="EN" db-id="aazdszfvi9wtr6exaxnvszeldtprdvs5swde" timestamp="1655322080"&gt;8000&lt;/key&gt;&lt;/foreign-keys&gt;&lt;ref-type name="Journal Article"&gt;17&lt;/ref-type&gt;&lt;contributors&gt;&lt;authors&gt;&lt;author&gt;Lopez-Otin, C.&lt;/author&gt;&lt;author&gt;Blasco, M. A.&lt;/author&gt;&lt;author&gt;Partridge, L.&lt;/author&gt;&lt;author&gt;Serrano, M.&lt;/author&gt;&lt;author&gt;Kroemer, G.&lt;/author&gt;&lt;/authors&gt;&lt;/contributors&gt;&lt;auth-address&gt;Departamento de Bioquimica y Biologia Molecular, Instituto Universitario de Oncologia (IUOPA), Universidad de Oviedo, Oviedo, Spain.&lt;/auth-address&gt;&lt;titles&gt;&lt;title&gt;The hallmarks of aging&lt;/title&gt;&lt;secondary-title&gt;Cell&lt;/secondary-title&gt;&lt;/titles&gt;&lt;periodical&gt;&lt;full-title&gt;Cell&lt;/full-title&gt;&lt;/periodical&gt;&lt;pages&gt;1194-217&lt;/pages&gt;&lt;volume&gt;153&lt;/volume&gt;&lt;number&gt;6&lt;/number&gt;&lt;edition&gt;2013/06/12&lt;/edition&gt;&lt;keywords&gt;&lt;keyword&gt;*Aging/genetics/metabolism/pathology&lt;/keyword&gt;&lt;keyword&gt;Animals&lt;/keyword&gt;&lt;keyword&gt;*Cellular Senescence&lt;/keyword&gt;&lt;keyword&gt;Epigenesis, Genetic&lt;/keyword&gt;&lt;keyword&gt;Genomic Instability&lt;/keyword&gt;&lt;keyword&gt;Humans&lt;/keyword&gt;&lt;keyword&gt;Telomere/genetics/metabolism&lt;/keyword&gt;&lt;/keywords&gt;&lt;dates&gt;&lt;year&gt;2013&lt;/year&gt;&lt;pub-dates&gt;&lt;date&gt;Jun 6&lt;/date&gt;&lt;/pub-dates&gt;&lt;/dates&gt;&lt;isbn&gt;1097-4172 (Electronic)&amp;#xD;0092-8674 (Linking)&lt;/isbn&gt;&lt;accession-num&gt;23746838&lt;/accession-num&gt;&lt;urls&gt;&lt;related-urls&gt;&lt;url&gt;https://www.ncbi.nlm.nih.gov/pubmed/23746838&lt;/url&gt;&lt;/related-urls&gt;&lt;/urls&gt;&lt;custom2&gt;PMC3836174&lt;/custom2&gt;&lt;electronic-resource-num&gt;10.1016/j.cell.2013.05.039&lt;/electronic-resource-num&gt;&lt;/record&gt;&lt;/Cite&gt;&lt;/EndNote&gt;</w:instrText>
      </w:r>
      <w:r w:rsidR="001F29D1" w:rsidRPr="00F242BF">
        <w:rPr>
          <w:rFonts w:ascii="Times New Roman" w:hAnsi="Times New Roman" w:cs="Times New Roman"/>
        </w:rPr>
        <w:fldChar w:fldCharType="separate"/>
      </w:r>
      <w:r w:rsidR="00B4756E" w:rsidRPr="00F242BF">
        <w:rPr>
          <w:rFonts w:ascii="Times New Roman" w:hAnsi="Times New Roman" w:cs="Times New Roman"/>
          <w:noProof/>
        </w:rPr>
        <w:t>(2)</w:t>
      </w:r>
      <w:r w:rsidR="001F29D1" w:rsidRPr="00F242BF">
        <w:rPr>
          <w:rFonts w:ascii="Times New Roman" w:hAnsi="Times New Roman" w:cs="Times New Roman"/>
        </w:rPr>
        <w:fldChar w:fldCharType="end"/>
      </w:r>
      <w:r w:rsidR="001F29D1" w:rsidRPr="00F242BF">
        <w:rPr>
          <w:rFonts w:ascii="Times New Roman" w:hAnsi="Times New Roman" w:cs="Times New Roman"/>
        </w:rPr>
        <w:t xml:space="preserve">. </w:t>
      </w:r>
      <w:r w:rsidR="00C576C9" w:rsidRPr="00F242BF">
        <w:rPr>
          <w:rFonts w:ascii="Times New Roman" w:hAnsi="Times New Roman" w:cs="Times New Roman"/>
        </w:rPr>
        <w:t>Aging presents with i</w:t>
      </w:r>
      <w:r w:rsidR="001F29D1" w:rsidRPr="00F242BF">
        <w:rPr>
          <w:rFonts w:ascii="Times New Roman" w:hAnsi="Times New Roman" w:cs="Times New Roman"/>
        </w:rPr>
        <w:t>mpairment</w:t>
      </w:r>
      <w:r w:rsidR="00C576C9" w:rsidRPr="00F242BF">
        <w:rPr>
          <w:rFonts w:ascii="Times New Roman" w:hAnsi="Times New Roman" w:cs="Times New Roman"/>
        </w:rPr>
        <w:t>s</w:t>
      </w:r>
      <w:r w:rsidR="001F29D1" w:rsidRPr="00F242BF">
        <w:rPr>
          <w:rFonts w:ascii="Times New Roman" w:hAnsi="Times New Roman" w:cs="Times New Roman"/>
        </w:rPr>
        <w:t xml:space="preserve"> of t</w:t>
      </w:r>
      <w:r w:rsidR="00C576C9" w:rsidRPr="00F242BF">
        <w:rPr>
          <w:rFonts w:ascii="Times New Roman" w:hAnsi="Times New Roman" w:cs="Times New Roman"/>
        </w:rPr>
        <w:t xml:space="preserve">wo </w:t>
      </w:r>
      <w:r w:rsidR="00D27056" w:rsidRPr="00F242BF">
        <w:rPr>
          <w:rFonts w:ascii="Times New Roman" w:hAnsi="Times New Roman" w:cs="Times New Roman"/>
        </w:rPr>
        <w:t xml:space="preserve">critical functions </w:t>
      </w:r>
      <w:r w:rsidR="00C576C9" w:rsidRPr="00F242BF">
        <w:rPr>
          <w:rFonts w:ascii="Times New Roman" w:hAnsi="Times New Roman" w:cs="Times New Roman"/>
        </w:rPr>
        <w:t xml:space="preserve">that </w:t>
      </w:r>
      <w:r w:rsidR="00D27056" w:rsidRPr="00F242BF">
        <w:rPr>
          <w:rFonts w:ascii="Times New Roman" w:hAnsi="Times New Roman" w:cs="Times New Roman"/>
        </w:rPr>
        <w:t>contribute to the loss of independence, reduction of quality of life</w:t>
      </w:r>
      <w:r w:rsidR="001F29D1" w:rsidRPr="00F242BF">
        <w:rPr>
          <w:rFonts w:ascii="Times New Roman" w:hAnsi="Times New Roman" w:cs="Times New Roman"/>
        </w:rPr>
        <w:t xml:space="preserve"> </w:t>
      </w:r>
      <w:r w:rsidR="001F29D1" w:rsidRPr="00F242BF">
        <w:rPr>
          <w:rFonts w:ascii="Times New Roman" w:hAnsi="Times New Roman" w:cs="Times New Roman"/>
        </w:rPr>
        <w:fldChar w:fldCharType="begin">
          <w:fldData xml:space="preserve">PEVuZE5vdGU+PENpdGU+PEF1dGhvcj5KeXZha29ycGk8L0F1dGhvcj48WWVhcj4yMDIyPC9ZZWFy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KeXZha29ycGk8L0F1dGhvcj48WWVhcj4yMDIyPC9ZZWFy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1F29D1" w:rsidRPr="00F242BF">
        <w:rPr>
          <w:rFonts w:ascii="Times New Roman" w:hAnsi="Times New Roman" w:cs="Times New Roman"/>
        </w:rPr>
      </w:r>
      <w:r w:rsidR="001F29D1" w:rsidRPr="00F242BF">
        <w:rPr>
          <w:rFonts w:ascii="Times New Roman" w:hAnsi="Times New Roman" w:cs="Times New Roman"/>
        </w:rPr>
        <w:fldChar w:fldCharType="separate"/>
      </w:r>
      <w:r w:rsidR="00B4756E" w:rsidRPr="00F242BF">
        <w:rPr>
          <w:rFonts w:ascii="Times New Roman" w:hAnsi="Times New Roman" w:cs="Times New Roman"/>
          <w:noProof/>
        </w:rPr>
        <w:t>(3)</w:t>
      </w:r>
      <w:r w:rsidR="001F29D1" w:rsidRPr="00F242BF">
        <w:rPr>
          <w:rFonts w:ascii="Times New Roman" w:hAnsi="Times New Roman" w:cs="Times New Roman"/>
        </w:rPr>
        <w:fldChar w:fldCharType="end"/>
      </w:r>
      <w:r w:rsidR="00D27056" w:rsidRPr="00F242BF">
        <w:rPr>
          <w:rFonts w:ascii="Times New Roman" w:hAnsi="Times New Roman" w:cs="Times New Roman"/>
        </w:rPr>
        <w:t xml:space="preserve"> and increased mortality risk</w:t>
      </w:r>
      <w:r w:rsidR="001F29D1" w:rsidRPr="00F242BF">
        <w:rPr>
          <w:rFonts w:ascii="Times New Roman" w:hAnsi="Times New Roman" w:cs="Times New Roman"/>
        </w:rPr>
        <w:t xml:space="preserve"> </w:t>
      </w:r>
      <w:r w:rsidR="001F29D1" w:rsidRPr="00F242BF">
        <w:rPr>
          <w:rFonts w:ascii="Times New Roman" w:hAnsi="Times New Roman" w:cs="Times New Roman"/>
        </w:rPr>
        <w:fldChar w:fldCharType="begin">
          <w:fldData xml:space="preserve">PEVuZE5vdGU+PENpdGU+PEF1dGhvcj5EaW5pejwvQXV0aG9yPjxZZWFyPjIwMjI8L1llYXI+PFJl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EaW5pejwvQXV0aG9yPjxZZWFyPjIwMjI8L1llYXI+PFJl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1F29D1" w:rsidRPr="00F242BF">
        <w:rPr>
          <w:rFonts w:ascii="Times New Roman" w:hAnsi="Times New Roman" w:cs="Times New Roman"/>
        </w:rPr>
      </w:r>
      <w:r w:rsidR="001F29D1" w:rsidRPr="00F242BF">
        <w:rPr>
          <w:rFonts w:ascii="Times New Roman" w:hAnsi="Times New Roman" w:cs="Times New Roman"/>
        </w:rPr>
        <w:fldChar w:fldCharType="separate"/>
      </w:r>
      <w:r w:rsidR="00B4756E" w:rsidRPr="00F242BF">
        <w:rPr>
          <w:rFonts w:ascii="Times New Roman" w:hAnsi="Times New Roman" w:cs="Times New Roman"/>
          <w:noProof/>
        </w:rPr>
        <w:t>(4)</w:t>
      </w:r>
      <w:r w:rsidR="001F29D1" w:rsidRPr="00F242BF">
        <w:rPr>
          <w:rFonts w:ascii="Times New Roman" w:hAnsi="Times New Roman" w:cs="Times New Roman"/>
        </w:rPr>
        <w:fldChar w:fldCharType="end"/>
      </w:r>
      <w:r w:rsidR="00792C8E" w:rsidRPr="00F242BF">
        <w:rPr>
          <w:rFonts w:ascii="Times New Roman" w:hAnsi="Times New Roman" w:cs="Times New Roman"/>
        </w:rPr>
        <w:t>:</w:t>
      </w:r>
      <w:r w:rsidR="00D27056" w:rsidRPr="00F242BF">
        <w:rPr>
          <w:rFonts w:ascii="Times New Roman" w:hAnsi="Times New Roman" w:cs="Times New Roman"/>
        </w:rPr>
        <w:t xml:space="preserve"> cognition (“</w:t>
      </w:r>
      <w:r w:rsidR="00537883" w:rsidRPr="00F242BF">
        <w:rPr>
          <w:rFonts w:ascii="Times New Roman" w:hAnsi="Times New Roman" w:cs="Times New Roman"/>
        </w:rPr>
        <w:t>t</w:t>
      </w:r>
      <w:r w:rsidR="00D27056" w:rsidRPr="00F242BF">
        <w:rPr>
          <w:rFonts w:ascii="Times New Roman" w:hAnsi="Times New Roman" w:cs="Times New Roman"/>
        </w:rPr>
        <w:t xml:space="preserve">he </w:t>
      </w:r>
      <w:r w:rsidR="00537883" w:rsidRPr="00F242BF">
        <w:rPr>
          <w:rFonts w:ascii="Times New Roman" w:hAnsi="Times New Roman" w:cs="Times New Roman"/>
        </w:rPr>
        <w:t>m</w:t>
      </w:r>
      <w:r w:rsidR="00D27056" w:rsidRPr="00F242BF">
        <w:rPr>
          <w:rFonts w:ascii="Times New Roman" w:hAnsi="Times New Roman" w:cs="Times New Roman"/>
        </w:rPr>
        <w:t xml:space="preserve">ind”) and </w:t>
      </w:r>
      <w:r w:rsidR="00792C8E" w:rsidRPr="00F242BF">
        <w:rPr>
          <w:rFonts w:ascii="Times New Roman" w:hAnsi="Times New Roman" w:cs="Times New Roman"/>
        </w:rPr>
        <w:t>physical function</w:t>
      </w:r>
      <w:r w:rsidR="00D27056" w:rsidRPr="00F242BF">
        <w:rPr>
          <w:rFonts w:ascii="Times New Roman" w:hAnsi="Times New Roman" w:cs="Times New Roman"/>
        </w:rPr>
        <w:t xml:space="preserve"> (“</w:t>
      </w:r>
      <w:r w:rsidR="00537883" w:rsidRPr="00F242BF">
        <w:rPr>
          <w:rFonts w:ascii="Times New Roman" w:hAnsi="Times New Roman" w:cs="Times New Roman"/>
        </w:rPr>
        <w:t>t</w:t>
      </w:r>
      <w:r w:rsidR="00D27056" w:rsidRPr="00F242BF">
        <w:rPr>
          <w:rFonts w:ascii="Times New Roman" w:hAnsi="Times New Roman" w:cs="Times New Roman"/>
        </w:rPr>
        <w:t xml:space="preserve">he </w:t>
      </w:r>
      <w:r w:rsidR="00537883" w:rsidRPr="00F242BF">
        <w:rPr>
          <w:rFonts w:ascii="Times New Roman" w:hAnsi="Times New Roman" w:cs="Times New Roman"/>
        </w:rPr>
        <w:t>m</w:t>
      </w:r>
      <w:r w:rsidR="00D27056" w:rsidRPr="00F242BF">
        <w:rPr>
          <w:rFonts w:ascii="Times New Roman" w:hAnsi="Times New Roman" w:cs="Times New Roman"/>
        </w:rPr>
        <w:t xml:space="preserve">uscle”). </w:t>
      </w:r>
      <w:r w:rsidR="00C576C9" w:rsidRPr="00F242BF">
        <w:rPr>
          <w:rFonts w:ascii="Times New Roman" w:hAnsi="Times New Roman" w:cs="Times New Roman"/>
        </w:rPr>
        <w:t xml:space="preserve">Loss of cognition ranges from short-term memory deficits to advanced dementia, processes which may be accelerated by sub-optimal nutrition intake </w:t>
      </w:r>
      <w:r w:rsidR="00C576C9"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Rosenberg&lt;/Author&gt;&lt;Year&gt;1992&lt;/Year&gt;&lt;RecNum&gt;8007&lt;/RecNum&gt;&lt;DisplayText&gt;(5)&lt;/DisplayText&gt;&lt;record&gt;&lt;rec-number&gt;8007&lt;/rec-number&gt;&lt;foreign-keys&gt;&lt;key app="EN" db-id="aazdszfvi9wtr6exaxnvszeldtprdvs5swde" timestamp="1655389431"&gt;8007&lt;/key&gt;&lt;/foreign-keys&gt;&lt;ref-type name="Journal Article"&gt;17&lt;/ref-type&gt;&lt;contributors&gt;&lt;authors&gt;&lt;author&gt;Rosenberg, I. H.&lt;/author&gt;&lt;author&gt;Miller, J. W.&lt;/author&gt;&lt;/authors&gt;&lt;/contributors&gt;&lt;auth-address&gt;US Department of Agriculture, Human Nutrition Research Center on Aging, Tufts University, Boston.&lt;/auth-address&gt;&lt;titles&gt;&lt;title&gt;Nutritional factors in physical and cognitive functions of elderly people&lt;/title&gt;&lt;secondary-title&gt;Am J Clin Nutr&lt;/secondary-title&gt;&lt;/titles&gt;&lt;periodical&gt;&lt;full-title&gt;Am J Clin Nutr&lt;/full-title&gt;&lt;/periodical&gt;&lt;pages&gt;1237S-1243S&lt;/pages&gt;&lt;volume&gt;55&lt;/volume&gt;&lt;number&gt;6 Suppl&lt;/number&gt;&lt;edition&gt;1992/06/01&lt;/edition&gt;&lt;keywords&gt;&lt;keyword&gt;Aged&lt;/keyword&gt;&lt;keyword&gt;Aging/*physiology&lt;/keyword&gt;&lt;keyword&gt;Animals&lt;/keyword&gt;&lt;keyword&gt;Cataract/etiology&lt;/keyword&gt;&lt;keyword&gt;Cognition/*physiology&lt;/keyword&gt;&lt;keyword&gt;Cognition Disorders/*prevention &amp;amp; control&lt;/keyword&gt;&lt;keyword&gt;Humans&lt;/keyword&gt;&lt;keyword&gt;Immune Tolerance&lt;/keyword&gt;&lt;keyword&gt;Motor Activity/*physiology&lt;/keyword&gt;&lt;keyword&gt;Muscles/physiology&lt;/keyword&gt;&lt;keyword&gt;Nervous System Physiological Phenomena&lt;/keyword&gt;&lt;keyword&gt;*Nutritional Physiological Phenomena&lt;/keyword&gt;&lt;keyword&gt;Quality of Life&lt;/keyword&gt;&lt;keyword&gt;Vitamins/physiology&lt;/keyword&gt;&lt;/keywords&gt;&lt;dates&gt;&lt;year&gt;1992&lt;/year&gt;&lt;pub-dates&gt;&lt;date&gt;Jun&lt;/date&gt;&lt;/pub-dates&gt;&lt;/dates&gt;&lt;isbn&gt;0002-9165 (Print)&amp;#xD;0002-9165 (Linking)&lt;/isbn&gt;&lt;accession-num&gt;1590263&lt;/accession-num&gt;&lt;urls&gt;&lt;related-urls&gt;&lt;url&gt;https://www.ncbi.nlm.nih.gov/pubmed/1590263&lt;/url&gt;&lt;/related-urls&gt;&lt;/urls&gt;&lt;electronic-resource-num&gt;10.1093/ajcn/55.6.1237S&lt;/electronic-resource-num&gt;&lt;/record&gt;&lt;/Cite&gt;&lt;/EndNote&gt;</w:instrText>
      </w:r>
      <w:r w:rsidR="00C576C9" w:rsidRPr="00F242BF">
        <w:rPr>
          <w:rFonts w:ascii="Times New Roman" w:hAnsi="Times New Roman" w:cs="Times New Roman"/>
        </w:rPr>
        <w:fldChar w:fldCharType="separate"/>
      </w:r>
      <w:r w:rsidR="00B4756E" w:rsidRPr="00F242BF">
        <w:rPr>
          <w:rFonts w:ascii="Times New Roman" w:hAnsi="Times New Roman" w:cs="Times New Roman"/>
          <w:noProof/>
        </w:rPr>
        <w:t>(5)</w:t>
      </w:r>
      <w:r w:rsidR="00C576C9" w:rsidRPr="00F242BF">
        <w:rPr>
          <w:rFonts w:ascii="Times New Roman" w:hAnsi="Times New Roman" w:cs="Times New Roman"/>
        </w:rPr>
        <w:fldChar w:fldCharType="end"/>
      </w:r>
      <w:r w:rsidR="00C576C9" w:rsidRPr="00F242BF">
        <w:rPr>
          <w:rFonts w:ascii="Times New Roman" w:hAnsi="Times New Roman" w:cs="Times New Roman"/>
        </w:rPr>
        <w:t xml:space="preserve">. Similarly, muscle mass declines </w:t>
      </w:r>
      <w:r w:rsidR="00FB039A" w:rsidRPr="00F242BF">
        <w:rPr>
          <w:rFonts w:ascii="Times New Roman" w:hAnsi="Times New Roman" w:cs="Times New Roman"/>
        </w:rPr>
        <w:t xml:space="preserve">at about 8% per decade after age 40 years and accelerates to ~15% per decade after age 70 years resulting in profound loss of both muscle mass and strength </w:t>
      </w:r>
      <w:r w:rsidR="00FB039A"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Porter&lt;/Author&gt;&lt;Year&gt;1995&lt;/Year&gt;&lt;RecNum&gt;4108&lt;/RecNum&gt;&lt;DisplayText&gt;(6)&lt;/DisplayText&gt;&lt;record&gt;&lt;rec-number&gt;4108&lt;/rec-number&gt;&lt;foreign-keys&gt;&lt;key app="EN" db-id="aazdszfvi9wtr6exaxnvszeldtprdvs5swde" timestamp="1604724531"&gt;4108&lt;/key&gt;&lt;/foreign-keys&gt;&lt;ref-type name="Journal Article"&gt;17&lt;/ref-type&gt;&lt;contributors&gt;&lt;authors&gt;&lt;author&gt;Porter, M. M.&lt;/author&gt;&lt;author&gt;Vandervoort, A. A.&lt;/author&gt;&lt;author&gt;Lexell, J.&lt;/author&gt;&lt;/authors&gt;&lt;/contributors&gt;&lt;auth-address&gt;Faculty of Kinesiology, University of Western Ontario, London, Canada.&lt;/auth-address&gt;&lt;titles&gt;&lt;title&gt;Aging of human muscle: structure, function and adaptability&lt;/title&gt;&lt;secondary-title&gt;Scand J Med Sci Sports&lt;/secondary-title&gt;&lt;/titles&gt;&lt;periodical&gt;&lt;full-title&gt;Scand J Med Sci Sports&lt;/full-title&gt;&lt;/periodical&gt;&lt;pages&gt;129-42&lt;/pages&gt;&lt;volume&gt;5&lt;/volume&gt;&lt;number&gt;3&lt;/number&gt;&lt;edition&gt;1995/06/01&lt;/edition&gt;&lt;keywords&gt;&lt;keyword&gt;*Adaptation, Physiological&lt;/keyword&gt;&lt;keyword&gt;Aged&lt;/keyword&gt;&lt;keyword&gt;Aging/*physiology&lt;/keyword&gt;&lt;keyword&gt;Electromyography&lt;/keyword&gt;&lt;keyword&gt;Exercise/physiology&lt;/keyword&gt;&lt;keyword&gt;Humans&lt;/keyword&gt;&lt;keyword&gt;Muscle Contraction/physiology&lt;/keyword&gt;&lt;keyword&gt;Muscle Fibers, Skeletal&lt;/keyword&gt;&lt;keyword&gt;Muscle, Skeletal/*physiology&lt;/keyword&gt;&lt;/keywords&gt;&lt;dates&gt;&lt;year&gt;1995&lt;/year&gt;&lt;pub-dates&gt;&lt;date&gt;Jun&lt;/date&gt;&lt;/pub-dates&gt;&lt;/dates&gt;&lt;isbn&gt;0905-7188 (Print)&amp;#xD;0905-7188 (Linking)&lt;/isbn&gt;&lt;accession-num&gt;7552755&lt;/accession-num&gt;&lt;urls&gt;&lt;related-urls&gt;&lt;url&gt;https://www.ncbi.nlm.nih.gov/pubmed/7552755&lt;/url&gt;&lt;/related-urls&gt;&lt;/urls&gt;&lt;electronic-resource-num&gt;10.1111/j.1600-0838.1995.tb00026.x&lt;/electronic-resource-num&gt;&lt;/record&gt;&lt;/Cite&gt;&lt;/EndNote&gt;</w:instrText>
      </w:r>
      <w:r w:rsidR="00FB039A" w:rsidRPr="00F242BF">
        <w:rPr>
          <w:rFonts w:ascii="Times New Roman" w:hAnsi="Times New Roman" w:cs="Times New Roman"/>
        </w:rPr>
        <w:fldChar w:fldCharType="separate"/>
      </w:r>
      <w:r w:rsidR="00B4756E" w:rsidRPr="00F242BF">
        <w:rPr>
          <w:rFonts w:ascii="Times New Roman" w:hAnsi="Times New Roman" w:cs="Times New Roman"/>
          <w:noProof/>
        </w:rPr>
        <w:t>(6)</w:t>
      </w:r>
      <w:r w:rsidR="00FB039A" w:rsidRPr="00F242BF">
        <w:rPr>
          <w:rFonts w:ascii="Times New Roman" w:hAnsi="Times New Roman" w:cs="Times New Roman"/>
        </w:rPr>
        <w:fldChar w:fldCharType="end"/>
      </w:r>
      <w:r w:rsidR="00FB039A" w:rsidRPr="00F242BF">
        <w:rPr>
          <w:rFonts w:ascii="Times New Roman" w:hAnsi="Times New Roman" w:cs="Times New Roman"/>
        </w:rPr>
        <w:t xml:space="preserve">, again accelerated by sub-optimal nutrition intake </w:t>
      </w:r>
      <w:r w:rsidR="00FB039A"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Agarwal&lt;/Author&gt;&lt;Year&gt;2013&lt;/Year&gt;&lt;RecNum&gt;8021&lt;/RecNum&gt;&lt;DisplayText&gt;(7)&lt;/DisplayText&gt;&lt;record&gt;&lt;rec-number&gt;8021&lt;/rec-number&gt;&lt;foreign-keys&gt;&lt;key app="EN" db-id="aazdszfvi9wtr6exaxnvszeldtprdvs5swde" timestamp="1655390237"&gt;8021&lt;/key&gt;&lt;/foreign-keys&gt;&lt;ref-type name="Journal Article"&gt;17&lt;/ref-type&gt;&lt;contributors&gt;&lt;authors&gt;&lt;author&gt;Agarwal, E.&lt;/author&gt;&lt;author&gt;Miller, M.&lt;/author&gt;&lt;author&gt;Yaxley, A.&lt;/author&gt;&lt;author&gt;Isenring, E.&lt;/author&gt;&lt;/authors&gt;&lt;/contributors&gt;&lt;auth-address&gt;School of Exercise and Nutrition Science, Queensland University of Technology, Victoria Park Road, Kelvin Grove, Queensland 4059, Australia.&lt;/auth-address&gt;&lt;titles&gt;&lt;title&gt;Malnutrition in the elderly: a narrative review&lt;/title&gt;&lt;secondary-title&gt;Maturitas&lt;/secondary-title&gt;&lt;/titles&gt;&lt;periodical&gt;&lt;full-title&gt;Maturitas&lt;/full-title&gt;&lt;/periodical&gt;&lt;pages&gt;296-302&lt;/pages&gt;&lt;volume&gt;76&lt;/volume&gt;&lt;number&gt;4&lt;/number&gt;&lt;edition&gt;2013/08/21&lt;/edition&gt;&lt;keywords&gt;&lt;keyword&gt;Aged&lt;/keyword&gt;&lt;keyword&gt;Geriatric Assessment&lt;/keyword&gt;&lt;keyword&gt;Humans&lt;/keyword&gt;&lt;keyword&gt;Nutrition Assessment&lt;/keyword&gt;&lt;keyword&gt;*Nutritional Requirements&lt;/keyword&gt;&lt;keyword&gt;*Nutritional Status&lt;/keyword&gt;&lt;keyword&gt;*Protein-Energy Malnutrition/diagnosis/diet therapy/etiology&lt;/keyword&gt;&lt;keyword&gt;Cachexia&lt;/keyword&gt;&lt;keyword&gt;Elderly&lt;/keyword&gt;&lt;keyword&gt;Nutritional management&lt;/keyword&gt;&lt;keyword&gt;Prevalence&lt;/keyword&gt;&lt;keyword&gt;Protein-energy malnutrition&lt;/keyword&gt;&lt;keyword&gt;Sarcopenia&lt;/keyword&gt;&lt;/keywords&gt;&lt;dates&gt;&lt;year&gt;2013&lt;/year&gt;&lt;pub-dates&gt;&lt;date&gt;Dec&lt;/date&gt;&lt;/pub-dates&gt;&lt;/dates&gt;&lt;isbn&gt;1873-4111 (Electronic)&amp;#xD;0378-5122 (Linking)&lt;/isbn&gt;&lt;accession-num&gt;23958435&lt;/accession-num&gt;&lt;urls&gt;&lt;related-urls&gt;&lt;url&gt;https://www.ncbi.nlm.nih.gov/pubmed/23958435&lt;/url&gt;&lt;/related-urls&gt;&lt;/urls&gt;&lt;electronic-resource-num&gt;10.1016/j.maturitas.2013.07.013&lt;/electronic-resource-num&gt;&lt;/record&gt;&lt;/Cite&gt;&lt;/EndNote&gt;</w:instrText>
      </w:r>
      <w:r w:rsidR="00FB039A" w:rsidRPr="00F242BF">
        <w:rPr>
          <w:rFonts w:ascii="Times New Roman" w:hAnsi="Times New Roman" w:cs="Times New Roman"/>
        </w:rPr>
        <w:fldChar w:fldCharType="separate"/>
      </w:r>
      <w:r w:rsidR="00B4756E" w:rsidRPr="00F242BF">
        <w:rPr>
          <w:rFonts w:ascii="Times New Roman" w:hAnsi="Times New Roman" w:cs="Times New Roman"/>
          <w:noProof/>
        </w:rPr>
        <w:t>(7)</w:t>
      </w:r>
      <w:r w:rsidR="00FB039A" w:rsidRPr="00F242BF">
        <w:rPr>
          <w:rFonts w:ascii="Times New Roman" w:hAnsi="Times New Roman" w:cs="Times New Roman"/>
        </w:rPr>
        <w:fldChar w:fldCharType="end"/>
      </w:r>
      <w:r w:rsidR="00FB039A" w:rsidRPr="00F242BF">
        <w:rPr>
          <w:rFonts w:ascii="Times New Roman" w:hAnsi="Times New Roman" w:cs="Times New Roman"/>
        </w:rPr>
        <w:t xml:space="preserve">. </w:t>
      </w:r>
      <w:r w:rsidR="00D27056" w:rsidRPr="00F242BF">
        <w:rPr>
          <w:rFonts w:ascii="Times New Roman" w:hAnsi="Times New Roman" w:cs="Times New Roman"/>
        </w:rPr>
        <w:t>This mini-review will focus on the emerging nutritional approaches that have potential to</w:t>
      </w:r>
      <w:r w:rsidR="009427B7" w:rsidRPr="00F242BF">
        <w:rPr>
          <w:rFonts w:ascii="Times New Roman" w:hAnsi="Times New Roman" w:cs="Times New Roman"/>
        </w:rPr>
        <w:t xml:space="preserve"> prevent or reverse the decline in cognitive</w:t>
      </w:r>
      <w:r w:rsidR="00537883" w:rsidRPr="00F242BF">
        <w:rPr>
          <w:rFonts w:ascii="Times New Roman" w:hAnsi="Times New Roman" w:cs="Times New Roman"/>
        </w:rPr>
        <w:t xml:space="preserve"> (“the mind</w:t>
      </w:r>
      <w:r w:rsidR="00A65CD5" w:rsidRPr="00F242BF">
        <w:rPr>
          <w:rFonts w:ascii="Times New Roman" w:hAnsi="Times New Roman" w:cs="Times New Roman"/>
        </w:rPr>
        <w:t>”)</w:t>
      </w:r>
      <w:r w:rsidR="009427B7" w:rsidRPr="00F242BF">
        <w:rPr>
          <w:rFonts w:ascii="Times New Roman" w:hAnsi="Times New Roman" w:cs="Times New Roman"/>
        </w:rPr>
        <w:t xml:space="preserve"> and physical function</w:t>
      </w:r>
      <w:r w:rsidR="00A65CD5" w:rsidRPr="00F242BF">
        <w:rPr>
          <w:rFonts w:ascii="Times New Roman" w:hAnsi="Times New Roman" w:cs="Times New Roman"/>
        </w:rPr>
        <w:t xml:space="preserve"> (“the muscle”)</w:t>
      </w:r>
      <w:r w:rsidR="009427B7" w:rsidRPr="00F242BF">
        <w:rPr>
          <w:rFonts w:ascii="Times New Roman" w:hAnsi="Times New Roman" w:cs="Times New Roman"/>
        </w:rPr>
        <w:t xml:space="preserve"> with aging. </w:t>
      </w:r>
    </w:p>
    <w:p w14:paraId="7C73CF61" w14:textId="77777777" w:rsidR="00D27056" w:rsidRPr="00F242BF" w:rsidRDefault="00D27056" w:rsidP="00145484">
      <w:pPr>
        <w:contextualSpacing/>
        <w:jc w:val="both"/>
        <w:rPr>
          <w:rFonts w:ascii="Times New Roman" w:hAnsi="Times New Roman" w:cs="Times New Roman"/>
        </w:rPr>
      </w:pPr>
    </w:p>
    <w:p w14:paraId="14BA887D" w14:textId="77777777" w:rsidR="00D27056" w:rsidRPr="00F242BF" w:rsidRDefault="00D27056" w:rsidP="00145484">
      <w:pPr>
        <w:contextualSpacing/>
        <w:jc w:val="both"/>
        <w:rPr>
          <w:rFonts w:ascii="Times New Roman" w:hAnsi="Times New Roman" w:cs="Times New Roman"/>
        </w:rPr>
      </w:pPr>
    </w:p>
    <w:p w14:paraId="5ACD62E2" w14:textId="32344459" w:rsidR="00257CDA" w:rsidRPr="00F242BF" w:rsidRDefault="008B66C4" w:rsidP="00145484">
      <w:pPr>
        <w:contextualSpacing/>
        <w:jc w:val="both"/>
        <w:rPr>
          <w:rFonts w:ascii="Times New Roman" w:hAnsi="Times New Roman" w:cs="Times New Roman"/>
          <w:b/>
        </w:rPr>
      </w:pPr>
      <w:r w:rsidRPr="00F242BF">
        <w:rPr>
          <w:rFonts w:ascii="Times New Roman" w:hAnsi="Times New Roman" w:cs="Times New Roman"/>
          <w:b/>
        </w:rPr>
        <w:t>THE MIND</w:t>
      </w:r>
    </w:p>
    <w:p w14:paraId="14576461" w14:textId="37E177C8" w:rsidR="00CC3674" w:rsidRPr="00F242BF" w:rsidRDefault="00D02C36" w:rsidP="00145484">
      <w:pPr>
        <w:contextualSpacing/>
        <w:jc w:val="both"/>
        <w:rPr>
          <w:rFonts w:ascii="Times New Roman" w:hAnsi="Times New Roman" w:cs="Times New Roman"/>
        </w:rPr>
      </w:pPr>
      <w:r w:rsidRPr="00F242BF">
        <w:rPr>
          <w:rFonts w:ascii="Times New Roman" w:hAnsi="Times New Roman" w:cs="Times New Roman"/>
        </w:rPr>
        <w:t xml:space="preserve">Cognitive function </w:t>
      </w:r>
      <w:r w:rsidR="00ED1DD2" w:rsidRPr="00F242BF">
        <w:rPr>
          <w:rFonts w:ascii="Times New Roman" w:hAnsi="Times New Roman" w:cs="Times New Roman"/>
        </w:rPr>
        <w:t>plays a critical role in normal daily function</w:t>
      </w:r>
      <w:r w:rsidRPr="00F242BF">
        <w:rPr>
          <w:rFonts w:ascii="Times New Roman" w:hAnsi="Times New Roman" w:cs="Times New Roman"/>
        </w:rPr>
        <w:t xml:space="preserve"> and is imperative to maintain healthy aging</w:t>
      </w:r>
      <w:r w:rsidR="00ED1DD2" w:rsidRPr="00F242BF">
        <w:rPr>
          <w:rFonts w:ascii="Times New Roman" w:hAnsi="Times New Roman" w:cs="Times New Roman"/>
        </w:rPr>
        <w:t xml:space="preserve">. </w:t>
      </w:r>
      <w:r w:rsidRPr="00F242BF">
        <w:rPr>
          <w:rFonts w:ascii="Times New Roman" w:hAnsi="Times New Roman" w:cs="Times New Roman"/>
        </w:rPr>
        <w:t>Components of</w:t>
      </w:r>
      <w:r w:rsidR="00ED1DD2" w:rsidRPr="00F242BF">
        <w:rPr>
          <w:rFonts w:ascii="Times New Roman" w:hAnsi="Times New Roman" w:cs="Times New Roman"/>
        </w:rPr>
        <w:t xml:space="preserve"> cogniti</w:t>
      </w:r>
      <w:r w:rsidR="007F5B5B" w:rsidRPr="00F242BF">
        <w:rPr>
          <w:rFonts w:ascii="Times New Roman" w:hAnsi="Times New Roman" w:cs="Times New Roman"/>
        </w:rPr>
        <w:t>ve</w:t>
      </w:r>
      <w:r w:rsidR="00ED1DD2" w:rsidRPr="00F242BF">
        <w:rPr>
          <w:rFonts w:ascii="Times New Roman" w:hAnsi="Times New Roman" w:cs="Times New Roman"/>
        </w:rPr>
        <w:t xml:space="preserve"> </w:t>
      </w:r>
      <w:r w:rsidRPr="00F242BF">
        <w:rPr>
          <w:rFonts w:ascii="Times New Roman" w:hAnsi="Times New Roman" w:cs="Times New Roman"/>
        </w:rPr>
        <w:t xml:space="preserve">function </w:t>
      </w:r>
      <w:r w:rsidR="00ED1DD2" w:rsidRPr="00F242BF">
        <w:rPr>
          <w:rFonts w:ascii="Times New Roman" w:hAnsi="Times New Roman" w:cs="Times New Roman"/>
        </w:rPr>
        <w:t xml:space="preserve">include attention, memory, </w:t>
      </w:r>
      <w:r w:rsidRPr="00F242BF">
        <w:rPr>
          <w:rFonts w:ascii="Times New Roman" w:hAnsi="Times New Roman" w:cs="Times New Roman"/>
        </w:rPr>
        <w:t>verbal fluency, abstract reasoning and</w:t>
      </w:r>
      <w:r w:rsidR="00ED1DD2" w:rsidRPr="00F242BF">
        <w:rPr>
          <w:rFonts w:ascii="Times New Roman" w:hAnsi="Times New Roman" w:cs="Times New Roman"/>
        </w:rPr>
        <w:t xml:space="preserve"> visuospatial skills</w:t>
      </w:r>
      <w:r w:rsidRPr="00F242BF">
        <w:rPr>
          <w:rFonts w:ascii="Times New Roman" w:hAnsi="Times New Roman" w:cs="Times New Roman"/>
        </w:rPr>
        <w:t xml:space="preserve"> </w:t>
      </w:r>
      <w:r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Fabrigoule&lt;/Author&gt;&lt;Year&gt;1998&lt;/Year&gt;&lt;RecNum&gt;6342&lt;/RecNum&gt;&lt;DisplayText&gt;(8)&lt;/DisplayText&gt;&lt;record&gt;&lt;rec-number&gt;6342&lt;/rec-number&gt;&lt;foreign-keys&gt;&lt;key app="EN" db-id="aazdszfvi9wtr6exaxnvszeldtprdvs5swde" timestamp="1642094211"&gt;6342&lt;/key&gt;&lt;/foreign-keys&gt;&lt;ref-type name="Journal Article"&gt;17&lt;/ref-type&gt;&lt;contributors&gt;&lt;authors&gt;&lt;author&gt;Fabrigoule, C.&lt;/author&gt;&lt;author&gt;Rouch, I.&lt;/author&gt;&lt;author&gt;Taberly, A.&lt;/author&gt;&lt;author&gt;Letenneur, L.&lt;/author&gt;&lt;author&gt;Commenges, D.&lt;/author&gt;&lt;author&gt;Mazaux, J. M.&lt;/author&gt;&lt;author&gt;Orgogozo, J. M.&lt;/author&gt;&lt;author&gt;Dartigues, J. F.&lt;/author&gt;&lt;/authors&gt;&lt;/contributors&gt;&lt;auth-address&gt;Institut National de la Sante et de la Recherche Medicale, INSERM U330, Universite de Bordeaux II, France.&lt;/auth-address&gt;&lt;titles&gt;&lt;title&gt;Cognitive process in preclinical phase of dementia&lt;/title&gt;&lt;secondary-title&gt;Brain&lt;/secondary-title&gt;&lt;/titles&gt;&lt;periodical&gt;&lt;full-title&gt;Brain&lt;/full-title&gt;&lt;/periodical&gt;&lt;pages&gt;135-41&lt;/pages&gt;&lt;volume&gt;121 ( Pt 1)&lt;/volume&gt;&lt;edition&gt;1998/04/29&lt;/edition&gt;&lt;keywords&gt;&lt;keyword&gt;Aged&lt;/keyword&gt;&lt;keyword&gt;Aged, 80 and over&lt;/keyword&gt;&lt;keyword&gt;Cognition/*physiology&lt;/keyword&gt;&lt;keyword&gt;Cohort Studies&lt;/keyword&gt;&lt;keyword&gt;Dementia/*physiopathology/psychology&lt;/keyword&gt;&lt;keyword&gt;Female&lt;/keyword&gt;&lt;keyword&gt;Humans&lt;/keyword&gt;&lt;keyword&gt;Male&lt;/keyword&gt;&lt;keyword&gt;Multivariate Analysis&lt;/keyword&gt;&lt;keyword&gt;Neuropsychological Tests&lt;/keyword&gt;&lt;keyword&gt;Regression Analysis&lt;/keyword&gt;&lt;keyword&gt;Time Factors&lt;/keyword&gt;&lt;/keywords&gt;&lt;dates&gt;&lt;year&gt;1998&lt;/year&gt;&lt;pub-dates&gt;&lt;date&gt;Jan&lt;/date&gt;&lt;/pub-dates&gt;&lt;/dates&gt;&lt;isbn&gt;0006-8950 (Print)&amp;#xD;0006-8950 (Linking)&lt;/isbn&gt;&lt;accession-num&gt;9549494&lt;/accession-num&gt;&lt;urls&gt;&lt;related-urls&gt;&lt;url&gt;https://www.ncbi.nlm.nih.gov/pubmed/9549494&lt;/url&gt;&lt;/related-urls&gt;&lt;/urls&gt;&lt;electronic-resource-num&gt;10.1093/brain/121.1.135&lt;/electronic-resource-num&gt;&lt;/record&gt;&lt;/Cite&gt;&lt;/EndNote&gt;</w:instrText>
      </w:r>
      <w:r w:rsidRPr="00F242BF">
        <w:rPr>
          <w:rFonts w:ascii="Times New Roman" w:hAnsi="Times New Roman" w:cs="Times New Roman"/>
        </w:rPr>
        <w:fldChar w:fldCharType="separate"/>
      </w:r>
      <w:r w:rsidR="00B4756E" w:rsidRPr="00F242BF">
        <w:rPr>
          <w:rFonts w:ascii="Times New Roman" w:hAnsi="Times New Roman" w:cs="Times New Roman"/>
          <w:noProof/>
        </w:rPr>
        <w:t>(8)</w:t>
      </w:r>
      <w:r w:rsidRPr="00F242BF">
        <w:rPr>
          <w:rFonts w:ascii="Times New Roman" w:hAnsi="Times New Roman" w:cs="Times New Roman"/>
        </w:rPr>
        <w:fldChar w:fldCharType="end"/>
      </w:r>
      <w:r w:rsidR="00ED1DD2" w:rsidRPr="00F242BF">
        <w:rPr>
          <w:rFonts w:ascii="Times New Roman" w:hAnsi="Times New Roman" w:cs="Times New Roman"/>
        </w:rPr>
        <w:t xml:space="preserve">. </w:t>
      </w:r>
      <w:r w:rsidRPr="00F242BF">
        <w:rPr>
          <w:rFonts w:ascii="Times New Roman" w:hAnsi="Times New Roman" w:cs="Times New Roman"/>
        </w:rPr>
        <w:t>Loss of cognitive function</w:t>
      </w:r>
      <w:r w:rsidR="00ED1DD2" w:rsidRPr="00F242BF">
        <w:rPr>
          <w:rFonts w:ascii="Times New Roman" w:hAnsi="Times New Roman" w:cs="Times New Roman"/>
        </w:rPr>
        <w:t xml:space="preserve"> </w:t>
      </w:r>
      <w:r w:rsidRPr="00F242BF">
        <w:rPr>
          <w:rFonts w:ascii="Times New Roman" w:hAnsi="Times New Roman" w:cs="Times New Roman"/>
        </w:rPr>
        <w:t xml:space="preserve">is not only associated with reduced quality of life, but also increases the risk for development of Alzheimer’s disease </w:t>
      </w:r>
      <w:r w:rsidR="00CC3674"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Hodges&lt;/Author&gt;&lt;Year&gt;2006&lt;/Year&gt;&lt;RecNum&gt;6344&lt;/RecNum&gt;&lt;DisplayText&gt;(9)&lt;/DisplayText&gt;&lt;record&gt;&lt;rec-number&gt;6344&lt;/rec-number&gt;&lt;foreign-keys&gt;&lt;key app="EN" db-id="aazdszfvi9wtr6exaxnvszeldtprdvs5swde" timestamp="1642095160"&gt;6344&lt;/key&gt;&lt;/foreign-keys&gt;&lt;ref-type name="Journal Article"&gt;17&lt;/ref-type&gt;&lt;contributors&gt;&lt;authors&gt;&lt;author&gt;Hodges, J. R.&lt;/author&gt;&lt;/authors&gt;&lt;/contributors&gt;&lt;auth-address&gt;MRC-CBU, 15 Chaucer Road, Cambridge CB2 2EF, UK. john.hodges@mrc-cbu.cam.ac.uk&lt;/auth-address&gt;&lt;titles&gt;&lt;title&gt;Alzheimer&amp;apos;s centennial legacy: origins, landmarks and the current status of knowledge concerning cognitive aspects&lt;/title&gt;&lt;secondary-title&gt;Brain&lt;/secondary-title&gt;&lt;/titles&gt;&lt;periodical&gt;&lt;full-title&gt;Brain&lt;/full-title&gt;&lt;/periodical&gt;&lt;pages&gt;2811-22&lt;/pages&gt;&lt;volume&gt;129&lt;/volume&gt;&lt;number&gt;Pt 11&lt;/number&gt;&lt;edition&gt;2006/10/31&lt;/edition&gt;&lt;keywords&gt;&lt;keyword&gt;Alzheimer Disease/genetics/*history/psychology&lt;/keyword&gt;&lt;keyword&gt;Bibliometrics&lt;/keyword&gt;&lt;keyword&gt;Cognition Disorders/etiology/history&lt;/keyword&gt;&lt;keyword&gt;History, 20th Century&lt;/keyword&gt;&lt;keyword&gt;Humans&lt;/keyword&gt;&lt;keyword&gt;Memory Disorders/etiology/history&lt;/keyword&gt;&lt;/keywords&gt;&lt;dates&gt;&lt;year&gt;2006&lt;/year&gt;&lt;pub-dates&gt;&lt;date&gt;Nov&lt;/date&gt;&lt;/pub-dates&gt;&lt;/dates&gt;&lt;isbn&gt;1460-2156 (Electronic)&amp;#xD;0006-8950 (Linking)&lt;/isbn&gt;&lt;accession-num&gt;17071920&lt;/accession-num&gt;&lt;urls&gt;&lt;related-urls&gt;&lt;url&gt;https://www.ncbi.nlm.nih.gov/pubmed/17071920&lt;/url&gt;&lt;/related-urls&gt;&lt;/urls&gt;&lt;electronic-resource-num&gt;10.1093/brain/awl275&lt;/electronic-resource-num&gt;&lt;/record&gt;&lt;/Cite&gt;&lt;/EndNote&gt;</w:instrText>
      </w:r>
      <w:r w:rsidR="00CC3674" w:rsidRPr="00F242BF">
        <w:rPr>
          <w:rFonts w:ascii="Times New Roman" w:hAnsi="Times New Roman" w:cs="Times New Roman"/>
        </w:rPr>
        <w:fldChar w:fldCharType="separate"/>
      </w:r>
      <w:r w:rsidR="00B4756E" w:rsidRPr="00F242BF">
        <w:rPr>
          <w:rFonts w:ascii="Times New Roman" w:hAnsi="Times New Roman" w:cs="Times New Roman"/>
          <w:noProof/>
        </w:rPr>
        <w:t>(9)</w:t>
      </w:r>
      <w:r w:rsidR="00CC3674" w:rsidRPr="00F242BF">
        <w:rPr>
          <w:rFonts w:ascii="Times New Roman" w:hAnsi="Times New Roman" w:cs="Times New Roman"/>
        </w:rPr>
        <w:fldChar w:fldCharType="end"/>
      </w:r>
      <w:r w:rsidR="00CC3674" w:rsidRPr="00F242BF">
        <w:rPr>
          <w:rFonts w:ascii="Times New Roman" w:hAnsi="Times New Roman" w:cs="Times New Roman"/>
        </w:rPr>
        <w:t xml:space="preserve"> </w:t>
      </w:r>
      <w:r w:rsidRPr="00F242BF">
        <w:rPr>
          <w:rFonts w:ascii="Times New Roman" w:hAnsi="Times New Roman" w:cs="Times New Roman"/>
        </w:rPr>
        <w:t xml:space="preserve">or other dementias </w:t>
      </w:r>
      <w:r w:rsidRPr="00F242BF">
        <w:rPr>
          <w:rFonts w:ascii="Times New Roman" w:hAnsi="Times New Roman" w:cs="Times New Roman"/>
        </w:rPr>
        <w:fldChar w:fldCharType="begin">
          <w:fldData xml:space="preserve">PEVuZE5vdGU+PENpdGU+PEF1dGhvcj5BbWlldmE8L0F1dGhvcj48WWVhcj4yMDA0PC9ZZWFyPjxS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BbWlldmE8L0F1dGhvcj48WWVhcj4yMDA0PC9ZZWFyPjxS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Pr="00F242BF">
        <w:rPr>
          <w:rFonts w:ascii="Times New Roman" w:hAnsi="Times New Roman" w:cs="Times New Roman"/>
        </w:rPr>
      </w:r>
      <w:r w:rsidRPr="00F242BF">
        <w:rPr>
          <w:rFonts w:ascii="Times New Roman" w:hAnsi="Times New Roman" w:cs="Times New Roman"/>
        </w:rPr>
        <w:fldChar w:fldCharType="separate"/>
      </w:r>
      <w:r w:rsidR="00B4756E" w:rsidRPr="00F242BF">
        <w:rPr>
          <w:rFonts w:ascii="Times New Roman" w:hAnsi="Times New Roman" w:cs="Times New Roman"/>
          <w:noProof/>
        </w:rPr>
        <w:t>(10)</w:t>
      </w:r>
      <w:r w:rsidRPr="00F242BF">
        <w:rPr>
          <w:rFonts w:ascii="Times New Roman" w:hAnsi="Times New Roman" w:cs="Times New Roman"/>
        </w:rPr>
        <w:fldChar w:fldCharType="end"/>
      </w:r>
      <w:r w:rsidRPr="00F242BF">
        <w:rPr>
          <w:rFonts w:ascii="Times New Roman" w:hAnsi="Times New Roman" w:cs="Times New Roman"/>
        </w:rPr>
        <w:t xml:space="preserve">. Therefore, maintaining cognitive function </w:t>
      </w:r>
      <w:r w:rsidR="00CC3674" w:rsidRPr="00F242BF">
        <w:rPr>
          <w:rFonts w:ascii="Times New Roman" w:hAnsi="Times New Roman" w:cs="Times New Roman"/>
        </w:rPr>
        <w:t>throughout aging is of utmost importance for the health and wellness of older adults. Emerging evidence suggests two distinct nutrition therapies may support cognitive function: the MIND diet and the ketogenic diet.</w:t>
      </w:r>
    </w:p>
    <w:p w14:paraId="77B28ACB" w14:textId="77777777" w:rsidR="00CC3674" w:rsidRPr="00F242BF" w:rsidRDefault="00CC3674" w:rsidP="00145484">
      <w:pPr>
        <w:contextualSpacing/>
        <w:jc w:val="both"/>
        <w:rPr>
          <w:rFonts w:ascii="Times New Roman" w:hAnsi="Times New Roman" w:cs="Times New Roman"/>
        </w:rPr>
      </w:pPr>
    </w:p>
    <w:p w14:paraId="1783785F" w14:textId="77777777" w:rsidR="00CC3674" w:rsidRPr="00F242BF" w:rsidRDefault="00CC3674" w:rsidP="00145484">
      <w:pPr>
        <w:contextualSpacing/>
        <w:jc w:val="both"/>
        <w:rPr>
          <w:rFonts w:ascii="Times New Roman" w:hAnsi="Times New Roman" w:cs="Times New Roman"/>
          <w:i/>
        </w:rPr>
      </w:pPr>
      <w:r w:rsidRPr="00F242BF">
        <w:rPr>
          <w:rFonts w:ascii="Times New Roman" w:hAnsi="Times New Roman" w:cs="Times New Roman"/>
          <w:i/>
        </w:rPr>
        <w:t>The MIND Diet</w:t>
      </w:r>
    </w:p>
    <w:p w14:paraId="29AD9A46" w14:textId="11A65CAD" w:rsidR="00257CDA" w:rsidRPr="00F242BF" w:rsidRDefault="00583F40" w:rsidP="00145484">
      <w:pPr>
        <w:contextualSpacing/>
        <w:jc w:val="both"/>
        <w:rPr>
          <w:rFonts w:ascii="Times New Roman" w:hAnsi="Times New Roman" w:cs="Times New Roman"/>
        </w:rPr>
      </w:pPr>
      <w:proofErr w:type="gramStart"/>
      <w:r w:rsidRPr="00F242BF">
        <w:rPr>
          <w:rFonts w:ascii="Times New Roman" w:hAnsi="Times New Roman" w:cs="Times New Roman"/>
        </w:rPr>
        <w:t xml:space="preserve">The MIND Diet was developed by Dr. Martha Clare Morris and colleagues out of Rush University Medical Center in Chicago, IL </w:t>
      </w:r>
      <w:r w:rsidRPr="00F242BF">
        <w:rPr>
          <w:rFonts w:ascii="Times New Roman" w:hAnsi="Times New Roman" w:cs="Times New Roman"/>
        </w:rPr>
        <w:fldChar w:fldCharType="begin">
          <w:fldData xml:space="preserve">PEVuZE5vdGU+PENpdGU+PEF1dGhvcj5Nb3JyaXM8L0F1dGhvcj48WWVhcj4yMDE1PC9ZZWFyPjxS
ZWNOdW0+NjM0NjwvUmVjTnVtPjxEaXNwbGF5VGV4dD4oMTEpPC9EaXNwbGF5VGV4dD48cmVjb3Jk
PjxyZWMtbnVtYmVyPjYzNDY8L3JlYy1udW1iZXI+PGZvcmVpZ24ta2V5cz48a2V5IGFwcD0iRU4i
IGRiLWlkPSJhYXpkc3pmdmk5d3RyNmV4YXhudnN6ZWxkdHByZHZzNXN3ZGUiIHRpbWVzdGFtcD0i
MTY0MjA5NTk1NSI+NjM0Nj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hcm5lcywgTC4gTC48L2F1dGhvcj48YXV0aG9yPkJlbm5ldHQsIEQuIEEuPC9hdXRob3I+PGF1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b3JyaXM8L0F1dGhvcj48WWVhcj4yMDE1PC9ZZWFyPjxS
ZWNOdW0+NjM0NjwvUmVjTnVtPjxEaXNwbGF5VGV4dD4oMTEpPC9EaXNwbGF5VGV4dD48cmVjb3Jk
PjxyZWMtbnVtYmVyPjYzNDY8L3JlYy1udW1iZXI+PGZvcmVpZ24ta2V5cz48a2V5IGFwcD0iRU4i
IGRiLWlkPSJhYXpkc3pmdmk5d3RyNmV4YXhudnN6ZWxkdHByZHZzNXN3ZGUiIHRpbWVzdGFtcD0i
MTY0MjA5NTk1NSI+NjM0Nj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hcm5lcywgTC4gTC48L2F1dGhvcj48YXV0aG9yPkJlbm5ldHQsIEQuIEEuPC9hdXRob3I+PGF1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Pr="00F242BF">
        <w:rPr>
          <w:rFonts w:ascii="Times New Roman" w:hAnsi="Times New Roman" w:cs="Times New Roman"/>
        </w:rPr>
      </w:r>
      <w:r w:rsidRPr="00F242BF">
        <w:rPr>
          <w:rFonts w:ascii="Times New Roman" w:hAnsi="Times New Roman" w:cs="Times New Roman"/>
        </w:rPr>
        <w:fldChar w:fldCharType="separate"/>
      </w:r>
      <w:r w:rsidR="00B4756E" w:rsidRPr="00F242BF">
        <w:rPr>
          <w:rFonts w:ascii="Times New Roman" w:hAnsi="Times New Roman" w:cs="Times New Roman"/>
          <w:noProof/>
        </w:rPr>
        <w:t>(11)</w:t>
      </w:r>
      <w:proofErr w:type="gramEnd"/>
      <w:r w:rsidRPr="00F242BF">
        <w:rPr>
          <w:rFonts w:ascii="Times New Roman" w:hAnsi="Times New Roman" w:cs="Times New Roman"/>
        </w:rPr>
        <w:fldChar w:fldCharType="end"/>
      </w:r>
      <w:r w:rsidRPr="00F242BF">
        <w:rPr>
          <w:rFonts w:ascii="Times New Roman" w:hAnsi="Times New Roman" w:cs="Times New Roman"/>
        </w:rPr>
        <w:t xml:space="preserve">. </w:t>
      </w:r>
      <w:r w:rsidR="006F7A41" w:rsidRPr="00F242BF">
        <w:rPr>
          <w:rFonts w:ascii="Times New Roman" w:hAnsi="Times New Roman" w:cs="Times New Roman"/>
        </w:rPr>
        <w:t xml:space="preserve">It incorporates neuroprotective dietary components from </w:t>
      </w:r>
      <w:r w:rsidR="000939EF" w:rsidRPr="00F242BF">
        <w:rPr>
          <w:rFonts w:ascii="Times New Roman" w:hAnsi="Times New Roman" w:cs="Times New Roman"/>
        </w:rPr>
        <w:t xml:space="preserve">two diets associated with better cognitive function in older adults </w:t>
      </w:r>
      <w:r w:rsidR="000939EF" w:rsidRPr="00F242BF">
        <w:rPr>
          <w:rFonts w:ascii="Times New Roman" w:hAnsi="Times New Roman" w:cs="Times New Roman"/>
        </w:rPr>
        <w:fldChar w:fldCharType="begin">
          <w:fldData xml:space="preserve">PEVuZE5vdGU+PENpdGU+PEF1dGhvcj5XZW5ncmVlbjwvQXV0aG9yPjxZZWFyPjIwMTM8L1llYXI+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=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XZW5ncmVlbjwvQXV0aG9yPjxZZWFyPjIwMTM8L1llYXI+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=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0939EF" w:rsidRPr="00F242BF">
        <w:rPr>
          <w:rFonts w:ascii="Times New Roman" w:hAnsi="Times New Roman" w:cs="Times New Roman"/>
        </w:rPr>
      </w:r>
      <w:r w:rsidR="000939EF" w:rsidRPr="00F242BF">
        <w:rPr>
          <w:rFonts w:ascii="Times New Roman" w:hAnsi="Times New Roman" w:cs="Times New Roman"/>
        </w:rPr>
        <w:fldChar w:fldCharType="separate"/>
      </w:r>
      <w:r w:rsidR="00B4756E" w:rsidRPr="00F242BF">
        <w:rPr>
          <w:rFonts w:ascii="Times New Roman" w:hAnsi="Times New Roman" w:cs="Times New Roman"/>
          <w:noProof/>
        </w:rPr>
        <w:t>(12)</w:t>
      </w:r>
      <w:r w:rsidR="000939EF" w:rsidRPr="00F242BF">
        <w:rPr>
          <w:rFonts w:ascii="Times New Roman" w:hAnsi="Times New Roman" w:cs="Times New Roman"/>
        </w:rPr>
        <w:fldChar w:fldCharType="end"/>
      </w:r>
      <w:r w:rsidR="000939EF" w:rsidRPr="00F242BF">
        <w:rPr>
          <w:rFonts w:ascii="Times New Roman" w:hAnsi="Times New Roman" w:cs="Times New Roman"/>
        </w:rPr>
        <w:t>:</w:t>
      </w:r>
      <w:r w:rsidR="006F7A41" w:rsidRPr="00F242BF">
        <w:rPr>
          <w:rFonts w:ascii="Times New Roman" w:hAnsi="Times New Roman" w:cs="Times New Roman"/>
        </w:rPr>
        <w:t xml:space="preserve"> the </w:t>
      </w:r>
      <w:r w:rsidR="000939EF" w:rsidRPr="00F242BF">
        <w:rPr>
          <w:rFonts w:ascii="Times New Roman" w:hAnsi="Times New Roman" w:cs="Times New Roman"/>
        </w:rPr>
        <w:t>Mediterranean</w:t>
      </w:r>
      <w:r w:rsidR="006F7A41" w:rsidRPr="00F242BF">
        <w:rPr>
          <w:rFonts w:ascii="Times New Roman" w:hAnsi="Times New Roman" w:cs="Times New Roman"/>
        </w:rPr>
        <w:t xml:space="preserve"> and DASH (Dietary Approaches to Stop Hypertension) diets </w:t>
      </w:r>
      <w:r w:rsidR="006F7A41" w:rsidRPr="00F242BF">
        <w:rPr>
          <w:rFonts w:ascii="Times New Roman" w:hAnsi="Times New Roman" w:cs="Times New Roman"/>
        </w:rPr>
        <w:fldChar w:fldCharType="begin">
          <w:fldData xml:space="preserve">PEVuZE5vdGU+PENpdGU+PEF1dGhvcj5TbWl0aDwvQXV0aG9yPjxZZWFyPjIwMTA8L1llYXI+PFJl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TbWl0aDwvQXV0aG9yPjxZZWFyPjIwMTA8L1llYXI+PFJl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6F7A41" w:rsidRPr="00F242BF">
        <w:rPr>
          <w:rFonts w:ascii="Times New Roman" w:hAnsi="Times New Roman" w:cs="Times New Roman"/>
        </w:rPr>
      </w:r>
      <w:r w:rsidR="006F7A41" w:rsidRPr="00F242BF">
        <w:rPr>
          <w:rFonts w:ascii="Times New Roman" w:hAnsi="Times New Roman" w:cs="Times New Roman"/>
        </w:rPr>
        <w:fldChar w:fldCharType="separate"/>
      </w:r>
      <w:r w:rsidR="00B4756E" w:rsidRPr="00F242BF">
        <w:rPr>
          <w:rFonts w:ascii="Times New Roman" w:hAnsi="Times New Roman" w:cs="Times New Roman"/>
          <w:noProof/>
        </w:rPr>
        <w:t>(13)</w:t>
      </w:r>
      <w:r w:rsidR="006F7A41" w:rsidRPr="00F242BF">
        <w:rPr>
          <w:rFonts w:ascii="Times New Roman" w:hAnsi="Times New Roman" w:cs="Times New Roman"/>
        </w:rPr>
        <w:fldChar w:fldCharType="end"/>
      </w:r>
      <w:r w:rsidR="006F7A41" w:rsidRPr="00F242BF">
        <w:rPr>
          <w:rFonts w:ascii="Times New Roman" w:hAnsi="Times New Roman" w:cs="Times New Roman"/>
        </w:rPr>
        <w:t xml:space="preserve">. Thus, the MIND diet acronym stands for </w:t>
      </w:r>
      <w:r w:rsidR="006F7A41" w:rsidRPr="00F242BF">
        <w:rPr>
          <w:rFonts w:ascii="Times New Roman" w:hAnsi="Times New Roman" w:cs="Times New Roman"/>
          <w:b/>
        </w:rPr>
        <w:t>M</w:t>
      </w:r>
      <w:r w:rsidR="006F7A41" w:rsidRPr="00F242BF">
        <w:rPr>
          <w:rFonts w:ascii="Times New Roman" w:hAnsi="Times New Roman" w:cs="Times New Roman"/>
        </w:rPr>
        <w:t xml:space="preserve">editerranean-DASH Diet </w:t>
      </w:r>
      <w:r w:rsidR="006F7A41" w:rsidRPr="00F242BF">
        <w:rPr>
          <w:rFonts w:ascii="Times New Roman" w:hAnsi="Times New Roman" w:cs="Times New Roman"/>
          <w:b/>
        </w:rPr>
        <w:t>I</w:t>
      </w:r>
      <w:r w:rsidR="006F7A41" w:rsidRPr="00F242BF">
        <w:rPr>
          <w:rFonts w:ascii="Times New Roman" w:hAnsi="Times New Roman" w:cs="Times New Roman"/>
        </w:rPr>
        <w:t xml:space="preserve">ntervention for </w:t>
      </w:r>
      <w:r w:rsidR="006F7A41" w:rsidRPr="00F242BF">
        <w:rPr>
          <w:rFonts w:ascii="Times New Roman" w:hAnsi="Times New Roman" w:cs="Times New Roman"/>
          <w:b/>
        </w:rPr>
        <w:t>N</w:t>
      </w:r>
      <w:r w:rsidR="006F7A41" w:rsidRPr="00F242BF">
        <w:rPr>
          <w:rFonts w:ascii="Times New Roman" w:hAnsi="Times New Roman" w:cs="Times New Roman"/>
        </w:rPr>
        <w:t xml:space="preserve">eurodegenerative </w:t>
      </w:r>
      <w:r w:rsidR="006F7A41" w:rsidRPr="00F242BF">
        <w:rPr>
          <w:rFonts w:ascii="Times New Roman" w:hAnsi="Times New Roman" w:cs="Times New Roman"/>
          <w:b/>
        </w:rPr>
        <w:t>D</w:t>
      </w:r>
      <w:r w:rsidR="006F7A41" w:rsidRPr="00F242BF">
        <w:rPr>
          <w:rFonts w:ascii="Times New Roman" w:hAnsi="Times New Roman" w:cs="Times New Roman"/>
        </w:rPr>
        <w:t>elay.</w:t>
      </w:r>
      <w:r w:rsidR="00117F19" w:rsidRPr="00F242BF">
        <w:rPr>
          <w:rFonts w:ascii="Times New Roman" w:hAnsi="Times New Roman" w:cs="Times New Roman"/>
        </w:rPr>
        <w:t xml:space="preserve"> The diet was developed from the data of</w:t>
      </w:r>
      <w:r w:rsidR="00023ADB" w:rsidRPr="00F242BF">
        <w:rPr>
          <w:rFonts w:ascii="Times New Roman" w:hAnsi="Times New Roman" w:cs="Times New Roman"/>
        </w:rPr>
        <w:t xml:space="preserve"> a </w:t>
      </w:r>
      <w:r w:rsidR="00117F19" w:rsidRPr="00F242BF">
        <w:rPr>
          <w:rFonts w:ascii="Times New Roman" w:hAnsi="Times New Roman" w:cs="Times New Roman"/>
        </w:rPr>
        <w:t xml:space="preserve">unique longitudinal population study, the Chicago Health and Aging Project </w:t>
      </w:r>
      <w:r w:rsidR="00117F19"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Bienias&lt;/Author&gt;&lt;Year&gt;2003&lt;/Year&gt;&lt;RecNum&gt;7122&lt;/RecNum&gt;&lt;DisplayText&gt;(14)&lt;/DisplayText&gt;&lt;record&gt;&lt;rec-number&gt;7122&lt;/rec-number&gt;&lt;foreign-keys&gt;&lt;key app="EN" db-id="aazdszfvi9wtr6exaxnvszeldtprdvs5swde" timestamp="1643654991"&gt;7122&lt;/key&gt;&lt;/foreign-keys&gt;&lt;ref-type name="Journal Article"&gt;17&lt;/ref-type&gt;&lt;contributors&gt;&lt;authors&gt;&lt;author&gt;Bienias, J. L.&lt;/author&gt;&lt;author&gt;Beckett, L. A.&lt;/author&gt;&lt;author&gt;Bennett, D. A.&lt;/author&gt;&lt;author&gt;Wilson, R. S.&lt;/author&gt;&lt;author&gt;Evans, D. A.&lt;/author&gt;&lt;/authors&gt;&lt;/contributors&gt;&lt;auth-address&gt;Rush Institute for Healthy Aging, Rush University, Chicago, IL 60612, USA. jbienias@rush.edu&lt;/auth-address&gt;&lt;titles&gt;&lt;title&gt;Design of the Chicago Health and Aging Project (CHAP)&lt;/title&gt;&lt;secondary-title&gt;J Alzheimers Dis&lt;/secondary-title&gt;&lt;/titles&gt;&lt;periodical&gt;&lt;full-title&gt;J Alzheimers Dis&lt;/full-title&gt;&lt;/periodical&gt;&lt;pages&gt;349-55&lt;/pages&gt;&lt;volume&gt;5&lt;/volume&gt;&lt;number&gt;5&lt;/number&gt;&lt;edition&gt;2003/12/04&lt;/edition&gt;&lt;keywords&gt;&lt;keyword&gt;Age Factors&lt;/keyword&gt;&lt;keyword&gt;Aged&lt;/keyword&gt;&lt;keyword&gt;Alzheimer Disease/*epidemiology/etiology&lt;/keyword&gt;&lt;keyword&gt;Chicago/epidemiology&lt;/keyword&gt;&lt;keyword&gt;Cohort Studies&lt;/keyword&gt;&lt;keyword&gt;Cross-Sectional Studies&lt;/keyword&gt;&lt;keyword&gt;Data Collection/statistics &amp;amp; numerical data&lt;/keyword&gt;&lt;keyword&gt;Epidemiologic Research Design&lt;/keyword&gt;&lt;keyword&gt;Female&lt;/keyword&gt;&lt;keyword&gt;Geriatric Assessment/*statistics &amp;amp; numerical data&lt;/keyword&gt;&lt;keyword&gt;Humans&lt;/keyword&gt;&lt;keyword&gt;Incidence&lt;/keyword&gt;&lt;keyword&gt;Longitudinal Studies&lt;/keyword&gt;&lt;keyword&gt;Male&lt;/keyword&gt;&lt;keyword&gt;Reference Values&lt;/keyword&gt;&lt;keyword&gt;Risk Factors&lt;/keyword&gt;&lt;keyword&gt;Sampling Studies&lt;/keyword&gt;&lt;keyword&gt;Urban Population/*statistics &amp;amp; numerical data&lt;/keyword&gt;&lt;/keywords&gt;&lt;dates&gt;&lt;year&gt;2003&lt;/year&gt;&lt;pub-dates&gt;&lt;date&gt;Oct&lt;/date&gt;&lt;/pub-dates&gt;&lt;/dates&gt;&lt;isbn&gt;1387-2877 (Print)&amp;#xD;1387-2877 (Linking)&lt;/isbn&gt;&lt;accession-num&gt;14646025&lt;/accession-num&gt;&lt;urls&gt;&lt;related-urls&gt;&lt;url&gt;https://www.ncbi.nlm.nih.gov/pubmed/14646025&lt;/url&gt;&lt;/related-urls&gt;&lt;/urls&gt;&lt;electronic-resource-num&gt;10.3233/jad-2003-5501&lt;/electronic-resource-num&gt;&lt;/record&gt;&lt;/Cite&gt;&lt;/EndNote&gt;</w:instrText>
      </w:r>
      <w:r w:rsidR="00117F19" w:rsidRPr="00F242BF">
        <w:rPr>
          <w:rFonts w:ascii="Times New Roman" w:hAnsi="Times New Roman" w:cs="Times New Roman"/>
        </w:rPr>
        <w:fldChar w:fldCharType="separate"/>
      </w:r>
      <w:r w:rsidR="00B4756E" w:rsidRPr="00F242BF">
        <w:rPr>
          <w:rFonts w:ascii="Times New Roman" w:hAnsi="Times New Roman" w:cs="Times New Roman"/>
          <w:noProof/>
        </w:rPr>
        <w:t>(14)</w:t>
      </w:r>
      <w:r w:rsidR="00117F19" w:rsidRPr="00F242BF">
        <w:rPr>
          <w:rFonts w:ascii="Times New Roman" w:hAnsi="Times New Roman" w:cs="Times New Roman"/>
        </w:rPr>
        <w:fldChar w:fldCharType="end"/>
      </w:r>
      <w:r w:rsidR="00117F19" w:rsidRPr="00F242BF">
        <w:rPr>
          <w:rFonts w:ascii="Times New Roman" w:hAnsi="Times New Roman" w:cs="Times New Roman"/>
        </w:rPr>
        <w:t xml:space="preserve">. The MIND diet places a focus on plant-based foods, fish and poultry, while minimizing saturated fats and added sugars. Similar to other healthy dietary patterns, </w:t>
      </w:r>
      <w:r w:rsidR="007D4D00" w:rsidRPr="00F242BF">
        <w:rPr>
          <w:rFonts w:ascii="Times New Roman" w:hAnsi="Times New Roman" w:cs="Times New Roman"/>
        </w:rPr>
        <w:t>it is high in carbohydrates and moderate in proteins and fats. A</w:t>
      </w:r>
      <w:r w:rsidR="00117F19" w:rsidRPr="00F242BF">
        <w:rPr>
          <w:rFonts w:ascii="Times New Roman" w:hAnsi="Times New Roman" w:cs="Times New Roman"/>
        </w:rPr>
        <w:t xml:space="preserve"> typical MIND </w:t>
      </w:r>
      <w:r w:rsidR="00C67C63" w:rsidRPr="00F242BF">
        <w:rPr>
          <w:rFonts w:ascii="Times New Roman" w:hAnsi="Times New Roman" w:cs="Times New Roman"/>
        </w:rPr>
        <w:t>diet would include daily green leafy vegetables</w:t>
      </w:r>
      <w:r w:rsidR="00117F19" w:rsidRPr="00F242BF">
        <w:rPr>
          <w:rFonts w:ascii="Times New Roman" w:hAnsi="Times New Roman" w:cs="Times New Roman"/>
        </w:rPr>
        <w:t xml:space="preserve"> and whole-grains along with protein foods such as fish and poultry. Unique to the MIND diet is an additional emphasis on berries, recommending </w:t>
      </w:r>
      <w:proofErr w:type="gramStart"/>
      <w:r w:rsidR="00117F19" w:rsidRPr="00F242BF">
        <w:rPr>
          <w:rFonts w:ascii="Times New Roman" w:hAnsi="Times New Roman" w:cs="Times New Roman"/>
        </w:rPr>
        <w:t>2</w:t>
      </w:r>
      <w:proofErr w:type="gramEnd"/>
      <w:r w:rsidR="00117F19" w:rsidRPr="00F242BF">
        <w:rPr>
          <w:rFonts w:ascii="Times New Roman" w:hAnsi="Times New Roman" w:cs="Times New Roman"/>
        </w:rPr>
        <w:t xml:space="preserve"> or more servings per week, nuts (5 or more servings per week)</w:t>
      </w:r>
      <w:r w:rsidR="00FB3271" w:rsidRPr="00F242BF">
        <w:rPr>
          <w:rFonts w:ascii="Times New Roman" w:hAnsi="Times New Roman" w:cs="Times New Roman"/>
        </w:rPr>
        <w:t>,</w:t>
      </w:r>
      <w:r w:rsidR="00117F19" w:rsidRPr="00F242BF">
        <w:rPr>
          <w:rFonts w:ascii="Times New Roman" w:hAnsi="Times New Roman" w:cs="Times New Roman"/>
        </w:rPr>
        <w:t xml:space="preserve"> and beans (4 or more servings per week). Foods recommended to consume sparingly include high saturated fat or high sugar items such as red meats, butter, cheese, refined grains</w:t>
      </w:r>
      <w:r w:rsidR="00FB3271" w:rsidRPr="00F242BF">
        <w:rPr>
          <w:rFonts w:ascii="Times New Roman" w:hAnsi="Times New Roman" w:cs="Times New Roman"/>
        </w:rPr>
        <w:t>,</w:t>
      </w:r>
      <w:r w:rsidR="00117F19" w:rsidRPr="00F242BF">
        <w:rPr>
          <w:rFonts w:ascii="Times New Roman" w:hAnsi="Times New Roman" w:cs="Times New Roman"/>
        </w:rPr>
        <w:t xml:space="preserve"> and fried foods. </w:t>
      </w:r>
    </w:p>
    <w:p w14:paraId="002812C2" w14:textId="1C643A27" w:rsidR="00117F19" w:rsidRPr="00F242BF" w:rsidRDefault="00117F19" w:rsidP="00145484">
      <w:pPr>
        <w:contextualSpacing/>
        <w:jc w:val="both"/>
        <w:rPr>
          <w:rFonts w:ascii="Times New Roman" w:hAnsi="Times New Roman" w:cs="Times New Roman"/>
        </w:rPr>
      </w:pPr>
    </w:p>
    <w:p w14:paraId="4C179AF3" w14:textId="078E139E" w:rsidR="00117F19" w:rsidRPr="00F242BF" w:rsidRDefault="00C67C63" w:rsidP="00145484">
      <w:pPr>
        <w:contextualSpacing/>
        <w:jc w:val="both"/>
        <w:rPr>
          <w:rFonts w:ascii="Times New Roman" w:hAnsi="Times New Roman" w:cs="Times New Roman"/>
        </w:rPr>
      </w:pPr>
      <w:r w:rsidRPr="00F242BF">
        <w:rPr>
          <w:rFonts w:ascii="Times New Roman" w:hAnsi="Times New Roman" w:cs="Times New Roman"/>
        </w:rPr>
        <w:t>Epidemiological studies have identified that several dietary patterns are associated with protection from cognitive decline or dementia</w:t>
      </w:r>
      <w:r w:rsidR="001D3100" w:rsidRPr="00F242BF">
        <w:rPr>
          <w:rFonts w:ascii="Times New Roman" w:hAnsi="Times New Roman" w:cs="Times New Roman"/>
        </w:rPr>
        <w:t xml:space="preserve">, including the DASH and </w:t>
      </w:r>
      <w:r w:rsidRPr="00F242BF">
        <w:rPr>
          <w:rFonts w:ascii="Times New Roman" w:hAnsi="Times New Roman" w:cs="Times New Roman"/>
        </w:rPr>
        <w:t xml:space="preserve">Mediterranean </w:t>
      </w:r>
      <w:r w:rsidR="001D3100" w:rsidRPr="00F242BF">
        <w:rPr>
          <w:rFonts w:ascii="Times New Roman" w:hAnsi="Times New Roman" w:cs="Times New Roman"/>
        </w:rPr>
        <w:t xml:space="preserve">diets </w:t>
      </w:r>
      <w:r w:rsidRPr="00F242BF">
        <w:rPr>
          <w:rFonts w:ascii="Times New Roman" w:hAnsi="Times New Roman" w:cs="Times New Roman"/>
        </w:rPr>
        <w:fldChar w:fldCharType="begin">
          <w:fldData xml:space="preserve">PEVuZE5vdGU+PENpdGU+PEF1dGhvcj5TY2FybWVhczwvQXV0aG9yPjxZZWFyPjIwMDY8L1llYXI+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TY2FybWVhczwvQXV0aG9yPjxZZWFyPjIwMDY8L1llYXI+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Pr="00F242BF">
        <w:rPr>
          <w:rFonts w:ascii="Times New Roman" w:hAnsi="Times New Roman" w:cs="Times New Roman"/>
        </w:rPr>
      </w:r>
      <w:r w:rsidRPr="00F242BF">
        <w:rPr>
          <w:rFonts w:ascii="Times New Roman" w:hAnsi="Times New Roman" w:cs="Times New Roman"/>
        </w:rPr>
        <w:fldChar w:fldCharType="separate"/>
      </w:r>
      <w:r w:rsidR="00B4756E" w:rsidRPr="00F242BF">
        <w:rPr>
          <w:rFonts w:ascii="Times New Roman" w:hAnsi="Times New Roman" w:cs="Times New Roman"/>
          <w:noProof/>
        </w:rPr>
        <w:t>(15, 16)</w:t>
      </w:r>
      <w:r w:rsidRPr="00F242BF">
        <w:rPr>
          <w:rFonts w:ascii="Times New Roman" w:hAnsi="Times New Roman" w:cs="Times New Roman"/>
        </w:rPr>
        <w:fldChar w:fldCharType="end"/>
      </w:r>
      <w:r w:rsidRPr="00F242BF">
        <w:rPr>
          <w:rFonts w:ascii="Times New Roman" w:hAnsi="Times New Roman" w:cs="Times New Roman"/>
        </w:rPr>
        <w:t xml:space="preserve">. One critical study that followed these large-scale associations </w:t>
      </w:r>
      <w:proofErr w:type="gramStart"/>
      <w:r w:rsidRPr="00F242BF">
        <w:rPr>
          <w:rFonts w:ascii="Times New Roman" w:hAnsi="Times New Roman" w:cs="Times New Roman"/>
        </w:rPr>
        <w:t>was conducted</w:t>
      </w:r>
      <w:proofErr w:type="gramEnd"/>
      <w:r w:rsidRPr="00F242BF">
        <w:rPr>
          <w:rFonts w:ascii="Times New Roman" w:hAnsi="Times New Roman" w:cs="Times New Roman"/>
        </w:rPr>
        <w:t xml:space="preserve"> </w:t>
      </w:r>
      <w:r w:rsidR="00AB0FAE" w:rsidRPr="00F242BF">
        <w:rPr>
          <w:rFonts w:ascii="Times New Roman" w:hAnsi="Times New Roman" w:cs="Times New Roman"/>
        </w:rPr>
        <w:t xml:space="preserve">by Morris et al. </w:t>
      </w:r>
      <w:r w:rsidRPr="00F242BF">
        <w:rPr>
          <w:rFonts w:ascii="Times New Roman" w:hAnsi="Times New Roman" w:cs="Times New Roman"/>
        </w:rPr>
        <w:t>as part of the Rush Memory and Aging Project</w:t>
      </w:r>
      <w:r w:rsidR="001D3100" w:rsidRPr="00F242BF">
        <w:rPr>
          <w:rFonts w:ascii="Times New Roman" w:hAnsi="Times New Roman" w:cs="Times New Roman"/>
        </w:rPr>
        <w:t xml:space="preserve">, which investigated whether the MIND diet was protective </w:t>
      </w:r>
      <w:r w:rsidR="00AE2C1D" w:rsidRPr="00F242BF">
        <w:rPr>
          <w:rFonts w:ascii="Times New Roman" w:hAnsi="Times New Roman" w:cs="Times New Roman"/>
        </w:rPr>
        <w:t>against</w:t>
      </w:r>
      <w:r w:rsidR="001D3100" w:rsidRPr="00F242BF">
        <w:rPr>
          <w:rFonts w:ascii="Times New Roman" w:hAnsi="Times New Roman" w:cs="Times New Roman"/>
        </w:rPr>
        <w:t xml:space="preserve"> cognitive decline or dementia</w:t>
      </w:r>
      <w:r w:rsidRPr="00F242BF">
        <w:rPr>
          <w:rFonts w:ascii="Times New Roman" w:hAnsi="Times New Roman" w:cs="Times New Roman"/>
        </w:rPr>
        <w:t>. This study recruited over 1,500 volunteers from retirement communities and senior public housing</w:t>
      </w:r>
      <w:r w:rsidR="001D3100" w:rsidRPr="00F242BF">
        <w:rPr>
          <w:rFonts w:ascii="Times New Roman" w:hAnsi="Times New Roman" w:cs="Times New Roman"/>
        </w:rPr>
        <w:t xml:space="preserve"> and followed them for 4.5 years on average</w:t>
      </w:r>
      <w:r w:rsidRPr="00F242BF">
        <w:rPr>
          <w:rFonts w:ascii="Times New Roman" w:hAnsi="Times New Roman" w:cs="Times New Roman"/>
        </w:rPr>
        <w:t xml:space="preserve">. Participants underwent annual neurological </w:t>
      </w:r>
      <w:r w:rsidR="002A27A1" w:rsidRPr="00F242BF">
        <w:rPr>
          <w:rFonts w:ascii="Times New Roman" w:hAnsi="Times New Roman" w:cs="Times New Roman"/>
        </w:rPr>
        <w:t>exams, which</w:t>
      </w:r>
      <w:r w:rsidR="001D3100" w:rsidRPr="00F242BF">
        <w:rPr>
          <w:rFonts w:ascii="Times New Roman" w:hAnsi="Times New Roman" w:cs="Times New Roman"/>
        </w:rPr>
        <w:t xml:space="preserve"> included cognitive tests and assessment for Alzheimer’s disease</w:t>
      </w:r>
      <w:r w:rsidR="00FE4ED4" w:rsidRPr="00F242BF">
        <w:rPr>
          <w:rFonts w:ascii="Times New Roman" w:hAnsi="Times New Roman" w:cs="Times New Roman"/>
        </w:rPr>
        <w:t>,</w:t>
      </w:r>
      <w:r w:rsidR="001D3100" w:rsidRPr="00F242BF">
        <w:rPr>
          <w:rFonts w:ascii="Times New Roman" w:hAnsi="Times New Roman" w:cs="Times New Roman"/>
        </w:rPr>
        <w:t xml:space="preserve"> </w:t>
      </w:r>
      <w:r w:rsidRPr="00F242BF">
        <w:rPr>
          <w:rFonts w:ascii="Times New Roman" w:hAnsi="Times New Roman" w:cs="Times New Roman"/>
        </w:rPr>
        <w:t>and</w:t>
      </w:r>
      <w:r w:rsidR="00FE4ED4" w:rsidRPr="00F242BF">
        <w:rPr>
          <w:rFonts w:ascii="Times New Roman" w:hAnsi="Times New Roman" w:cs="Times New Roman"/>
        </w:rPr>
        <w:t xml:space="preserve"> </w:t>
      </w:r>
      <w:r w:rsidRPr="00F242BF">
        <w:rPr>
          <w:rFonts w:ascii="Times New Roman" w:hAnsi="Times New Roman" w:cs="Times New Roman"/>
        </w:rPr>
        <w:t>reported their diet</w:t>
      </w:r>
      <w:r w:rsidR="003033FC" w:rsidRPr="00F242BF">
        <w:rPr>
          <w:rFonts w:ascii="Times New Roman" w:hAnsi="Times New Roman" w:cs="Times New Roman"/>
        </w:rPr>
        <w:t>s</w:t>
      </w:r>
      <w:r w:rsidRPr="00F242BF">
        <w:rPr>
          <w:rFonts w:ascii="Times New Roman" w:hAnsi="Times New Roman" w:cs="Times New Roman"/>
        </w:rPr>
        <w:t xml:space="preserve"> through food frequency questionnaires. </w:t>
      </w:r>
      <w:r w:rsidR="001D3100" w:rsidRPr="00F242BF">
        <w:rPr>
          <w:rFonts w:ascii="Times New Roman" w:hAnsi="Times New Roman" w:cs="Times New Roman"/>
        </w:rPr>
        <w:t>This study showed that adherence to either the DASH, Mediterranean</w:t>
      </w:r>
      <w:r w:rsidR="008516D3" w:rsidRPr="00F242BF">
        <w:rPr>
          <w:rFonts w:ascii="Times New Roman" w:hAnsi="Times New Roman" w:cs="Times New Roman"/>
        </w:rPr>
        <w:t>,</w:t>
      </w:r>
      <w:r w:rsidR="001D3100" w:rsidRPr="00F242BF">
        <w:rPr>
          <w:rFonts w:ascii="Times New Roman" w:hAnsi="Times New Roman" w:cs="Times New Roman"/>
        </w:rPr>
        <w:t xml:space="preserve"> or MIND diets provides cognitive protection. Importantly, only a </w:t>
      </w:r>
      <w:r w:rsidR="001D3100" w:rsidRPr="00F242BF">
        <w:rPr>
          <w:rFonts w:ascii="Times New Roman" w:hAnsi="Times New Roman" w:cs="Times New Roman"/>
          <w:i/>
        </w:rPr>
        <w:t xml:space="preserve">modest </w:t>
      </w:r>
      <w:r w:rsidR="001D3100" w:rsidRPr="00F242BF">
        <w:rPr>
          <w:rFonts w:ascii="Times New Roman" w:hAnsi="Times New Roman" w:cs="Times New Roman"/>
        </w:rPr>
        <w:t xml:space="preserve">adherence to the MIND diet may provide significant cognitive protection, whereas a </w:t>
      </w:r>
      <w:r w:rsidR="001D3100" w:rsidRPr="00F242BF">
        <w:rPr>
          <w:rFonts w:ascii="Times New Roman" w:hAnsi="Times New Roman" w:cs="Times New Roman"/>
          <w:i/>
        </w:rPr>
        <w:t>high</w:t>
      </w:r>
      <w:r w:rsidR="001D3100" w:rsidRPr="00F242BF">
        <w:rPr>
          <w:rFonts w:ascii="Times New Roman" w:hAnsi="Times New Roman" w:cs="Times New Roman"/>
        </w:rPr>
        <w:t xml:space="preserve"> adherence was required for either the DASH </w:t>
      </w:r>
      <w:proofErr w:type="gramStart"/>
      <w:r w:rsidR="001D3100" w:rsidRPr="00F242BF">
        <w:rPr>
          <w:rFonts w:ascii="Times New Roman" w:hAnsi="Times New Roman" w:cs="Times New Roman"/>
        </w:rPr>
        <w:t>or Mediterranean</w:t>
      </w:r>
      <w:proofErr w:type="gramEnd"/>
      <w:r w:rsidR="001D3100" w:rsidRPr="00F242BF">
        <w:rPr>
          <w:rFonts w:ascii="Times New Roman" w:hAnsi="Times New Roman" w:cs="Times New Roman"/>
        </w:rPr>
        <w:t xml:space="preserve"> diets to confer the same protection </w:t>
      </w:r>
      <w:r w:rsidR="001D3100" w:rsidRPr="00F242BF">
        <w:rPr>
          <w:rFonts w:ascii="Times New Roman" w:hAnsi="Times New Roman" w:cs="Times New Roman"/>
        </w:rPr>
        <w:fldChar w:fldCharType="begin">
          <w:fldData xml:space="preserve">PEVuZE5vdGU+PENpdGU+PEF1dGhvcj5Nb3JyaXM8L0F1dGhvcj48WWVhcj4yMDE1PC9ZZWFyPjxS
ZWNOdW0+NzEyNzwvUmVjTnVtPjxEaXNwbGF5VGV4dD4oMTcpPC9EaXNwbGF5VGV4dD48cmVjb3Jk
PjxyZWMtbnVtYmVyPjcxMjc8L3JlYy1udW1iZXI+PGZvcmVpZ24ta2V5cz48a2V5IGFwcD0iRU4i
IGRiLWlkPSJhYXpkc3pmdmk5d3RyNmV4YXhudnN6ZWxkdHByZHZzNXN3ZGUiIHRpbWVzdGFtcD0i
MTY0MzY1NzQ4OSI+NzEyNz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lbm5ldHQsIEQuIEEuPC9hdXRob3I+PGF1dGhvcj5BZ2dhcndhbCwgTi4gVC48L2F1dGhvcj48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b3JyaXM8L0F1dGhvcj48WWVhcj4yMDE1PC9ZZWFyPjxS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1D3100" w:rsidRPr="00F242BF">
        <w:rPr>
          <w:rFonts w:ascii="Times New Roman" w:hAnsi="Times New Roman" w:cs="Times New Roman"/>
        </w:rPr>
      </w:r>
      <w:r w:rsidR="001D3100" w:rsidRPr="00F242BF">
        <w:rPr>
          <w:rFonts w:ascii="Times New Roman" w:hAnsi="Times New Roman" w:cs="Times New Roman"/>
        </w:rPr>
        <w:fldChar w:fldCharType="separate"/>
      </w:r>
      <w:r w:rsidR="00B4756E" w:rsidRPr="00F242BF">
        <w:rPr>
          <w:rFonts w:ascii="Times New Roman" w:hAnsi="Times New Roman" w:cs="Times New Roman"/>
          <w:noProof/>
        </w:rPr>
        <w:t>(17)</w:t>
      </w:r>
      <w:r w:rsidR="001D3100" w:rsidRPr="00F242BF">
        <w:rPr>
          <w:rFonts w:ascii="Times New Roman" w:hAnsi="Times New Roman" w:cs="Times New Roman"/>
        </w:rPr>
        <w:fldChar w:fldCharType="end"/>
      </w:r>
      <w:r w:rsidR="001D3100" w:rsidRPr="00F242BF">
        <w:rPr>
          <w:rFonts w:ascii="Times New Roman" w:hAnsi="Times New Roman" w:cs="Times New Roman"/>
        </w:rPr>
        <w:t>.</w:t>
      </w:r>
      <w:r w:rsidR="00AB0FAE" w:rsidRPr="00F242BF">
        <w:rPr>
          <w:rFonts w:ascii="Times New Roman" w:hAnsi="Times New Roman" w:cs="Times New Roman"/>
        </w:rPr>
        <w:t xml:space="preserve"> Since its development, many trials </w:t>
      </w:r>
      <w:proofErr w:type="gramStart"/>
      <w:r w:rsidR="00AB0FAE" w:rsidRPr="00F242BF">
        <w:rPr>
          <w:rFonts w:ascii="Times New Roman" w:hAnsi="Times New Roman" w:cs="Times New Roman"/>
        </w:rPr>
        <w:t>have been conducted</w:t>
      </w:r>
      <w:proofErr w:type="gramEnd"/>
      <w:r w:rsidR="00AB0FAE" w:rsidRPr="00F242BF">
        <w:rPr>
          <w:rFonts w:ascii="Times New Roman" w:hAnsi="Times New Roman" w:cs="Times New Roman"/>
        </w:rPr>
        <w:t xml:space="preserve"> on the MIND diet and its role in cognitive health. A recent systemic review corroborated the benefits of the MIND diet on cognition, reporting that the MIND diet was positively associated with cognition and global cognitive function, specifically in older adults </w:t>
      </w:r>
      <w:r w:rsidR="00AB0FAE"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Kheirouri&lt;/Author&gt;&lt;Year&gt;2021&lt;/Year&gt;&lt;RecNum&gt;7128&lt;/RecNum&gt;&lt;DisplayText&gt;(18)&lt;/DisplayText&gt;&lt;record&gt;&lt;rec-number&gt;7128&lt;/rec-number&gt;&lt;foreign-keys&gt;&lt;key app="EN" db-id="aazdszfvi9wtr6exaxnvszeldtprdvs5swde" timestamp="1643657921"&gt;7128&lt;/key&gt;&lt;/foreign-keys&gt;&lt;ref-type name="Journal Article"&gt;17&lt;/ref-type&gt;&lt;contributors&gt;&lt;authors&gt;&lt;author&gt;Kheirouri, S.&lt;/author&gt;&lt;author&gt;Alizadeh, M.&lt;/author&gt;&lt;/authors&gt;&lt;/contributors&gt;&lt;auth-address&gt;Department of Nutrition, Faculty of Nutrition, Tabriz University of Medical Sciences, Tabriz, Iran.&amp;#xD;Nutrition Research Center, Tabriz University of Medical Sciences, Tabriz, Iran.&lt;/auth-address&gt;&lt;titles&gt;&lt;title&gt;MIND diet and cognitive performance in older adults: a systematic review&lt;/title&gt;&lt;secondary-title&gt;Crit Rev Food Sci Nutr&lt;/secondary-title&gt;&lt;/titles&gt;&lt;periodical&gt;&lt;full-title&gt;Crit Rev Food Sci Nutr&lt;/full-title&gt;&lt;/periodical&gt;&lt;pages&gt;1-19&lt;/pages&gt;&lt;edition&gt;2021/05/15&lt;/edition&gt;&lt;keywords&gt;&lt;keyword&gt;Brain health&lt;/keyword&gt;&lt;keyword&gt;MIND diet&lt;/keyword&gt;&lt;keyword&gt;cognitive performance&lt;/keyword&gt;&lt;/keywords&gt;&lt;dates&gt;&lt;year&gt;2021&lt;/year&gt;&lt;pub-dates&gt;&lt;date&gt;May 14&lt;/date&gt;&lt;/pub-dates&gt;&lt;/dates&gt;&lt;isbn&gt;1549-7852 (Electronic)&amp;#xD;1040-8398 (Linking)&lt;/isbn&gt;&lt;accession-num&gt;33989093&lt;/accession-num&gt;&lt;urls&gt;&lt;related-urls&gt;&lt;url&gt;https://www.ncbi.nlm.nih.gov/pubmed/33989093&lt;/url&gt;&lt;/related-urls&gt;&lt;/urls&gt;&lt;electronic-resource-num&gt;10.1080/10408398.2021.1925220&lt;/electronic-resource-num&gt;&lt;/record&gt;&lt;/Cite&gt;&lt;/EndNote&gt;</w:instrText>
      </w:r>
      <w:r w:rsidR="00AB0FAE" w:rsidRPr="00F242BF">
        <w:rPr>
          <w:rFonts w:ascii="Times New Roman" w:hAnsi="Times New Roman" w:cs="Times New Roman"/>
        </w:rPr>
        <w:fldChar w:fldCharType="separate"/>
      </w:r>
      <w:r w:rsidR="00B4756E" w:rsidRPr="00F242BF">
        <w:rPr>
          <w:rFonts w:ascii="Times New Roman" w:hAnsi="Times New Roman" w:cs="Times New Roman"/>
          <w:noProof/>
        </w:rPr>
        <w:t>(18)</w:t>
      </w:r>
      <w:r w:rsidR="00AB0FAE" w:rsidRPr="00F242BF">
        <w:rPr>
          <w:rFonts w:ascii="Times New Roman" w:hAnsi="Times New Roman" w:cs="Times New Roman"/>
        </w:rPr>
        <w:fldChar w:fldCharType="end"/>
      </w:r>
      <w:r w:rsidR="00AB0FAE" w:rsidRPr="00F242BF">
        <w:rPr>
          <w:rFonts w:ascii="Times New Roman" w:hAnsi="Times New Roman" w:cs="Times New Roman"/>
        </w:rPr>
        <w:t xml:space="preserve">. It further reported that the MIND </w:t>
      </w:r>
      <w:r w:rsidR="00AB0FAE" w:rsidRPr="00F242BF">
        <w:rPr>
          <w:rFonts w:ascii="Times New Roman" w:hAnsi="Times New Roman" w:cs="Times New Roman"/>
        </w:rPr>
        <w:lastRenderedPageBreak/>
        <w:t>diet outperformed other diets such as the DASH, Mediterranean and other plant-based diets. Taken together, the MIND diet is consistently associated with cognitive health and in older adults may be superior to other similar dietary patterns.</w:t>
      </w:r>
    </w:p>
    <w:p w14:paraId="6619D252" w14:textId="07A68529" w:rsidR="00AB0FAE" w:rsidRPr="00F242BF" w:rsidRDefault="00AB0FAE" w:rsidP="00145484">
      <w:pPr>
        <w:contextualSpacing/>
        <w:jc w:val="both"/>
        <w:rPr>
          <w:rFonts w:ascii="Times New Roman" w:hAnsi="Times New Roman" w:cs="Times New Roman"/>
        </w:rPr>
      </w:pPr>
    </w:p>
    <w:p w14:paraId="0024654A" w14:textId="2D479F4C" w:rsidR="00257CDA" w:rsidRPr="00F242BF" w:rsidRDefault="00CD5C41" w:rsidP="00145484">
      <w:pPr>
        <w:contextualSpacing/>
        <w:jc w:val="both"/>
        <w:rPr>
          <w:rFonts w:ascii="Times New Roman" w:hAnsi="Times New Roman" w:cs="Times New Roman"/>
        </w:rPr>
      </w:pPr>
      <w:r w:rsidRPr="00F242BF">
        <w:rPr>
          <w:rFonts w:ascii="Times New Roman" w:hAnsi="Times New Roman" w:cs="Times New Roman"/>
        </w:rPr>
        <w:t xml:space="preserve">The biological mechanisms </w:t>
      </w:r>
      <w:r w:rsidR="00720B07" w:rsidRPr="00F242BF">
        <w:rPr>
          <w:rFonts w:ascii="Times New Roman" w:hAnsi="Times New Roman" w:cs="Times New Roman"/>
        </w:rPr>
        <w:t xml:space="preserve">underlying cognitive decline and Alzheimer’s disease remain unclear, </w:t>
      </w:r>
      <w:r w:rsidR="009D384D" w:rsidRPr="00F242BF">
        <w:rPr>
          <w:rFonts w:ascii="Times New Roman" w:hAnsi="Times New Roman" w:cs="Times New Roman"/>
        </w:rPr>
        <w:t xml:space="preserve">and therefore effective pharmacologic interventions </w:t>
      </w:r>
      <w:r w:rsidR="003E7A24" w:rsidRPr="00F242BF">
        <w:rPr>
          <w:rFonts w:ascii="Times New Roman" w:hAnsi="Times New Roman" w:cs="Times New Roman"/>
        </w:rPr>
        <w:t>are lacking</w:t>
      </w:r>
      <w:r w:rsidR="003D3916" w:rsidRPr="00F242BF">
        <w:rPr>
          <w:rFonts w:ascii="Times New Roman" w:hAnsi="Times New Roman" w:cs="Times New Roman"/>
        </w:rPr>
        <w:t xml:space="preserve"> </w:t>
      </w:r>
      <w:r w:rsidR="003D3916"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Cummings&lt;/Author&gt;&lt;Year&gt;2018&lt;/Year&gt;&lt;RecNum&gt;7132&lt;/RecNum&gt;&lt;DisplayText&gt;(19)&lt;/DisplayText&gt;&lt;record&gt;&lt;rec-number&gt;7132&lt;/rec-number&gt;&lt;foreign-keys&gt;&lt;key app="EN" db-id="aazdszfvi9wtr6exaxnvszeldtprdvs5swde" timestamp="1643658455"&gt;7132&lt;/key&gt;&lt;/foreign-keys&gt;&lt;ref-type name="Journal Article"&gt;17&lt;/ref-type&gt;&lt;contributors&gt;&lt;authors&gt;&lt;author&gt;Cummings, J.&lt;/author&gt;&lt;/authors&gt;&lt;/contributors&gt;&lt;auth-address&gt;Cleveland Clinic Lou Ruvo Center for Brain Health, Las Vegas, Nevada, USA.&lt;/auth-address&gt;&lt;titles&gt;&lt;title&gt;Lessons Learned from Alzheimer Disease: Clinical Trials with Negative Outcomes&lt;/title&gt;&lt;secondary-title&gt;Clin Transl Sci&lt;/secondary-title&gt;&lt;/titles&gt;&lt;periodical&gt;&lt;full-title&gt;Clin Transl Sci&lt;/full-title&gt;&lt;/periodical&gt;&lt;pages&gt;147-152&lt;/pages&gt;&lt;volume&gt;11&lt;/volume&gt;&lt;number&gt;2&lt;/number&gt;&lt;edition&gt;2017/08/03&lt;/edition&gt;&lt;keywords&gt;&lt;keyword&gt;Alzheimer Disease/diagnosis/*drug therapy&lt;/keyword&gt;&lt;keyword&gt;Animals&lt;/keyword&gt;&lt;keyword&gt;Biomarkers/analysis&lt;/keyword&gt;&lt;keyword&gt;Blood-Brain Barrier/drug effects/*metabolism&lt;/keyword&gt;&lt;keyword&gt;*Clinical Trials as Topic&lt;/keyword&gt;&lt;keyword&gt;Disease Models, Animal&lt;/keyword&gt;&lt;keyword&gt;Drug Development/*methods&lt;/keyword&gt;&lt;keyword&gt;Humans&lt;/keyword&gt;&lt;keyword&gt;Maximum Tolerated Dose&lt;/keyword&gt;&lt;keyword&gt;Neuroprotective Agents/*pharmacology/therapeutic use&lt;/keyword&gt;&lt;keyword&gt;Patient Selection&lt;/keyword&gt;&lt;keyword&gt;Placebos/administration &amp;amp; dosage&lt;/keyword&gt;&lt;keyword&gt;Species Specificity&lt;/keyword&gt;&lt;keyword&gt;Treatment Failure&lt;/keyword&gt;&lt;/keywords&gt;&lt;dates&gt;&lt;year&gt;2018&lt;/year&gt;&lt;pub-dates&gt;&lt;date&gt;Mar&lt;/date&gt;&lt;/pub-dates&gt;&lt;/dates&gt;&lt;isbn&gt;1752-8062 (Electronic)&amp;#xD;1752-8054 (Linking)&lt;/isbn&gt;&lt;accession-num&gt;28767185&lt;/accession-num&gt;&lt;urls&gt;&lt;related-urls&gt;&lt;url&gt;https://www.ncbi.nlm.nih.gov/pubmed/28767185&lt;/url&gt;&lt;/related-urls&gt;&lt;/urls&gt;&lt;custom2&gt;PMC5866992&lt;/custom2&gt;&lt;electronic-resource-num&gt;10.1111/cts.12491&lt;/electronic-resource-num&gt;&lt;/record&gt;&lt;/Cite&gt;&lt;/EndNote&gt;</w:instrText>
      </w:r>
      <w:r w:rsidR="003D3916" w:rsidRPr="00F242BF">
        <w:rPr>
          <w:rFonts w:ascii="Times New Roman" w:hAnsi="Times New Roman" w:cs="Times New Roman"/>
        </w:rPr>
        <w:fldChar w:fldCharType="separate"/>
      </w:r>
      <w:r w:rsidR="00B4756E" w:rsidRPr="00F242BF">
        <w:rPr>
          <w:rFonts w:ascii="Times New Roman" w:hAnsi="Times New Roman" w:cs="Times New Roman"/>
          <w:noProof/>
        </w:rPr>
        <w:t>(19)</w:t>
      </w:r>
      <w:r w:rsidR="003D3916" w:rsidRPr="00F242BF">
        <w:rPr>
          <w:rFonts w:ascii="Times New Roman" w:hAnsi="Times New Roman" w:cs="Times New Roman"/>
        </w:rPr>
        <w:fldChar w:fldCharType="end"/>
      </w:r>
      <w:r w:rsidR="003D3916" w:rsidRPr="00F242BF">
        <w:rPr>
          <w:rFonts w:ascii="Times New Roman" w:hAnsi="Times New Roman" w:cs="Times New Roman"/>
        </w:rPr>
        <w:t xml:space="preserve">. </w:t>
      </w:r>
      <w:r w:rsidR="005E094D" w:rsidRPr="00F242BF">
        <w:rPr>
          <w:rFonts w:ascii="Times New Roman" w:hAnsi="Times New Roman" w:cs="Times New Roman"/>
        </w:rPr>
        <w:t xml:space="preserve">While </w:t>
      </w:r>
      <w:r w:rsidR="00BD32C6" w:rsidRPr="00F242BF">
        <w:rPr>
          <w:rFonts w:ascii="Times New Roman" w:hAnsi="Times New Roman" w:cs="Times New Roman"/>
        </w:rPr>
        <w:t>the link between</w:t>
      </w:r>
      <w:r w:rsidRPr="00F242BF">
        <w:rPr>
          <w:rFonts w:ascii="Times New Roman" w:hAnsi="Times New Roman" w:cs="Times New Roman"/>
        </w:rPr>
        <w:t xml:space="preserve"> the MIND diet </w:t>
      </w:r>
      <w:r w:rsidR="00BD32C6" w:rsidRPr="00F242BF">
        <w:rPr>
          <w:rFonts w:ascii="Times New Roman" w:hAnsi="Times New Roman" w:cs="Times New Roman"/>
        </w:rPr>
        <w:t>and</w:t>
      </w:r>
      <w:r w:rsidRPr="00F242BF">
        <w:rPr>
          <w:rFonts w:ascii="Times New Roman" w:hAnsi="Times New Roman" w:cs="Times New Roman"/>
        </w:rPr>
        <w:t xml:space="preserve"> improved cognitive </w:t>
      </w:r>
      <w:r w:rsidR="00FB039A" w:rsidRPr="00F242BF">
        <w:rPr>
          <w:rFonts w:ascii="Times New Roman" w:hAnsi="Times New Roman" w:cs="Times New Roman"/>
        </w:rPr>
        <w:t>health is</w:t>
      </w:r>
      <w:r w:rsidR="00BD32C6" w:rsidRPr="00F242BF">
        <w:rPr>
          <w:rFonts w:ascii="Times New Roman" w:hAnsi="Times New Roman" w:cs="Times New Roman"/>
        </w:rPr>
        <w:t xml:space="preserve"> not </w:t>
      </w:r>
      <w:r w:rsidRPr="00F242BF">
        <w:rPr>
          <w:rFonts w:ascii="Times New Roman" w:hAnsi="Times New Roman" w:cs="Times New Roman"/>
        </w:rPr>
        <w:t xml:space="preserve">fully understood,  information from pre-clinical studies, epidemiologic associations and our understanding of human physiology </w:t>
      </w:r>
      <w:r w:rsidR="00CA2BE2" w:rsidRPr="00F242BF">
        <w:rPr>
          <w:rFonts w:ascii="Times New Roman" w:hAnsi="Times New Roman" w:cs="Times New Roman"/>
        </w:rPr>
        <w:t xml:space="preserve">have led to </w:t>
      </w:r>
      <w:r w:rsidRPr="00F242BF">
        <w:rPr>
          <w:rFonts w:ascii="Times New Roman" w:hAnsi="Times New Roman" w:cs="Times New Roman"/>
        </w:rPr>
        <w:t>hypothes</w:t>
      </w:r>
      <w:r w:rsidR="00CA2BE2" w:rsidRPr="00F242BF">
        <w:rPr>
          <w:rFonts w:ascii="Times New Roman" w:hAnsi="Times New Roman" w:cs="Times New Roman"/>
        </w:rPr>
        <w:t>es</w:t>
      </w:r>
      <w:r w:rsidRPr="00F242BF">
        <w:rPr>
          <w:rFonts w:ascii="Times New Roman" w:hAnsi="Times New Roman" w:cs="Times New Roman"/>
        </w:rPr>
        <w:t xml:space="preserve"> </w:t>
      </w:r>
      <w:r w:rsidR="001F2A4E" w:rsidRPr="00F242BF">
        <w:rPr>
          <w:rFonts w:ascii="Times New Roman" w:hAnsi="Times New Roman" w:cs="Times New Roman"/>
        </w:rPr>
        <w:t xml:space="preserve">for </w:t>
      </w:r>
      <w:r w:rsidR="00DE1D73" w:rsidRPr="00F242BF">
        <w:rPr>
          <w:rFonts w:ascii="Times New Roman" w:hAnsi="Times New Roman" w:cs="Times New Roman"/>
        </w:rPr>
        <w:t xml:space="preserve">nutrition-related </w:t>
      </w:r>
      <w:r w:rsidRPr="00F242BF">
        <w:rPr>
          <w:rFonts w:ascii="Times New Roman" w:hAnsi="Times New Roman" w:cs="Times New Roman"/>
        </w:rPr>
        <w:t xml:space="preserve">mechanisms. </w:t>
      </w:r>
      <w:r w:rsidR="00DE1D73" w:rsidRPr="00F242BF">
        <w:rPr>
          <w:rFonts w:ascii="Times New Roman" w:hAnsi="Times New Roman" w:cs="Times New Roman"/>
        </w:rPr>
        <w:t>Primary nutrition factors</w:t>
      </w:r>
      <w:r w:rsidR="00D22AE3" w:rsidRPr="00F242BF">
        <w:rPr>
          <w:rFonts w:ascii="Times New Roman" w:hAnsi="Times New Roman" w:cs="Times New Roman"/>
        </w:rPr>
        <w:t xml:space="preserve"> include antioxidants</w:t>
      </w:r>
      <w:r w:rsidR="00DE1D73" w:rsidRPr="00F242BF">
        <w:rPr>
          <w:rFonts w:ascii="Times New Roman" w:hAnsi="Times New Roman" w:cs="Times New Roman"/>
        </w:rPr>
        <w:t xml:space="preserve">, B vitamins and omega-3 fatty acids (reviewed in </w:t>
      </w:r>
      <w:r w:rsidR="00AA132A"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Morris&lt;/Author&gt;&lt;Year&gt;2011&lt;/Year&gt;&lt;RecNum&gt;7216&lt;/RecNum&gt;&lt;DisplayText&gt;(20)&lt;/DisplayText&gt;&lt;record&gt;&lt;rec-number&gt;7216&lt;/rec-number&gt;&lt;foreign-keys&gt;&lt;key app="EN" db-id="aazdszfvi9wtr6exaxnvszeldtprdvs5swde" timestamp="1643660674"&gt;7216&lt;/key&gt;&lt;/foreign-keys&gt;&lt;ref-type name="Journal Article"&gt;17&lt;/ref-type&gt;&lt;contributors&gt;&lt;authors&gt;&lt;author&gt;Morris, M.C.&lt;/author&gt;&lt;/authors&gt;&lt;/contributors&gt;&lt;titles&gt;&lt;title&gt;70th Anniversary Conference on ‘Vitamins in early development and healthy aging: impact on infectious and chronic disease.’ Symposium 1: Vitamins and cognitive development and performance. Nutritional determinants of cognitive aging and dementia.&lt;/title&gt;&lt;secondary-title&gt;Proceedings of the Nutrition Society&lt;/secondary-title&gt;&lt;/titles&gt;&lt;periodical&gt;&lt;full-title&gt;Proceedings of the Nutrition Society&lt;/full-title&gt;&lt;abbr-1&gt;P Nutr Soc&lt;/abbr-1&gt;&lt;/periodical&gt;&lt;pages&gt;1-13&lt;/pages&gt;&lt;volume&gt;71&lt;/volume&gt;&lt;number&gt;2012&lt;/number&gt;&lt;edition&gt;First published online 9 November 2011&lt;/edition&gt;&lt;dates&gt;&lt;year&gt;2011&lt;/year&gt;&lt;/dates&gt;&lt;urls&gt;&lt;/urls&gt;&lt;electronic-resource-num&gt;10.1017/S0029665111003296&lt;/electronic-resource-num&gt;&lt;/record&gt;&lt;/Cite&gt;&lt;/EndNote&gt;</w:instrText>
      </w:r>
      <w:r w:rsidR="00AA132A" w:rsidRPr="00F242BF">
        <w:rPr>
          <w:rFonts w:ascii="Times New Roman" w:hAnsi="Times New Roman" w:cs="Times New Roman"/>
        </w:rPr>
        <w:fldChar w:fldCharType="separate"/>
      </w:r>
      <w:r w:rsidR="00B4756E" w:rsidRPr="00F242BF">
        <w:rPr>
          <w:rFonts w:ascii="Times New Roman" w:hAnsi="Times New Roman" w:cs="Times New Roman"/>
          <w:noProof/>
        </w:rPr>
        <w:t>(20)</w:t>
      </w:r>
      <w:r w:rsidR="00AA132A" w:rsidRPr="00F242BF">
        <w:rPr>
          <w:rFonts w:ascii="Times New Roman" w:hAnsi="Times New Roman" w:cs="Times New Roman"/>
        </w:rPr>
        <w:fldChar w:fldCharType="end"/>
      </w:r>
      <w:r w:rsidR="00AA132A" w:rsidRPr="00F242BF">
        <w:rPr>
          <w:rFonts w:ascii="Times New Roman" w:hAnsi="Times New Roman" w:cs="Times New Roman"/>
        </w:rPr>
        <w:t>)</w:t>
      </w:r>
      <w:r w:rsidR="00DE1D73" w:rsidRPr="00F242BF">
        <w:rPr>
          <w:rFonts w:ascii="Times New Roman" w:hAnsi="Times New Roman" w:cs="Times New Roman"/>
        </w:rPr>
        <w:t xml:space="preserve">. </w:t>
      </w:r>
      <w:r w:rsidR="006515A7" w:rsidRPr="00F242BF">
        <w:rPr>
          <w:rFonts w:ascii="Times New Roman" w:hAnsi="Times New Roman" w:cs="Times New Roman"/>
        </w:rPr>
        <w:t xml:space="preserve">Oxidative stress is a pillar of physiologic aging </w:t>
      </w:r>
      <w:r w:rsidR="006515A7" w:rsidRPr="00F242BF">
        <w:rPr>
          <w:rFonts w:ascii="Times New Roman" w:hAnsi="Times New Roman" w:cs="Times New Roman"/>
        </w:rPr>
        <w:fldChar w:fldCharType="begin">
          <w:fldData xml:space="preserve">PEVuZE5vdGU+PENpdGU+PEF1dGhvcj5LZW5uZWR5PC9BdXRob3I+PFllYXI+MjAxNDwvWWVhcj48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LZW5uZWR5PC9BdXRob3I+PFllYXI+MjAxNDwvWWVhcj48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6515A7" w:rsidRPr="00F242BF">
        <w:rPr>
          <w:rFonts w:ascii="Times New Roman" w:hAnsi="Times New Roman" w:cs="Times New Roman"/>
        </w:rPr>
      </w:r>
      <w:r w:rsidR="006515A7" w:rsidRPr="00F242BF">
        <w:rPr>
          <w:rFonts w:ascii="Times New Roman" w:hAnsi="Times New Roman" w:cs="Times New Roman"/>
        </w:rPr>
        <w:fldChar w:fldCharType="separate"/>
      </w:r>
      <w:r w:rsidR="00B4756E" w:rsidRPr="00F242BF">
        <w:rPr>
          <w:rFonts w:ascii="Times New Roman" w:hAnsi="Times New Roman" w:cs="Times New Roman"/>
          <w:noProof/>
        </w:rPr>
        <w:t>(21)</w:t>
      </w:r>
      <w:r w:rsidR="006515A7" w:rsidRPr="00F242BF">
        <w:rPr>
          <w:rFonts w:ascii="Times New Roman" w:hAnsi="Times New Roman" w:cs="Times New Roman"/>
        </w:rPr>
        <w:fldChar w:fldCharType="end"/>
      </w:r>
      <w:r w:rsidR="006515A7" w:rsidRPr="00F242BF">
        <w:rPr>
          <w:rFonts w:ascii="Times New Roman" w:hAnsi="Times New Roman" w:cs="Times New Roman"/>
        </w:rPr>
        <w:t xml:space="preserve"> and is implicated in neurodegeneration, such as seen with cognitive impairment and Alzheimer’s Disease </w:t>
      </w:r>
      <w:r w:rsidR="006515A7"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Bishop&lt;/Author&gt;&lt;Year&gt;2010&lt;/Year&gt;&lt;RecNum&gt;7681&lt;/RecNum&gt;&lt;DisplayText&gt;(22)&lt;/DisplayText&gt;&lt;record&gt;&lt;rec-number&gt;7681&lt;/rec-number&gt;&lt;foreign-keys&gt;&lt;key app="EN" db-id="aazdszfvi9wtr6exaxnvszeldtprdvs5swde" timestamp="1643662647"&gt;7681&lt;/key&gt;&lt;/foreign-keys&gt;&lt;ref-type name="Journal Article"&gt;17&lt;/ref-type&gt;&lt;contributors&gt;&lt;authors&gt;&lt;author&gt;Bishop, N. A.&lt;/author&gt;&lt;author&gt;Lu, T.&lt;/author&gt;&lt;author&gt;Yankner, B. A.&lt;/author&gt;&lt;/authors&gt;&lt;/contributors&gt;&lt;auth-address&gt;Department of Pathology, Harvard Medical School, Boston, Massachusetts 02115, USA.&lt;/auth-address&gt;&lt;titles&gt;&lt;title&gt;Neural mechanisms of ageing and cognitive decline&lt;/title&gt;&lt;secondary-title&gt;Nature&lt;/secondary-title&gt;&lt;/titles&gt;&lt;periodical&gt;&lt;full-title&gt;Nature&lt;/full-title&gt;&lt;/periodical&gt;&lt;pages&gt;529-35&lt;/pages&gt;&lt;volume&gt;464&lt;/volume&gt;&lt;number&gt;7288&lt;/number&gt;&lt;edition&gt;2010/03/26&lt;/edition&gt;&lt;keywords&gt;&lt;keyword&gt;Aging/*pathology&lt;/keyword&gt;&lt;keyword&gt;Animals&lt;/keyword&gt;&lt;keyword&gt;Autophagy&lt;/keyword&gt;&lt;keyword&gt;Brain/physiology/*physiopathology&lt;/keyword&gt;&lt;keyword&gt;Cognition Disorders/*physiopathology&lt;/keyword&gt;&lt;keyword&gt;Epigenesis, Genetic/physiology&lt;/keyword&gt;&lt;keyword&gt;Humans&lt;/keyword&gt;&lt;keyword&gt;Insulin/metabolism&lt;/keyword&gt;&lt;keyword&gt;Insulin-Like Growth Factor I/metabolism&lt;/keyword&gt;&lt;keyword&gt;Mitochondria/pathology&lt;/keyword&gt;&lt;keyword&gt;Oxidative Stress/physiology&lt;/keyword&gt;&lt;keyword&gt;Signal Transduction&lt;/keyword&gt;&lt;/keywords&gt;&lt;dates&gt;&lt;year&gt;2010&lt;/year&gt;&lt;pub-dates&gt;&lt;date&gt;Mar 25&lt;/date&gt;&lt;/pub-dates&gt;&lt;/dates&gt;&lt;isbn&gt;1476-4687 (Electronic)&amp;#xD;0028-0836 (Linking)&lt;/isbn&gt;&lt;accession-num&gt;20336135&lt;/accession-num&gt;&lt;urls&gt;&lt;related-urls&gt;&lt;url&gt;https://www.ncbi.nlm.nih.gov/pubmed/20336135&lt;/url&gt;&lt;/related-urls&gt;&lt;/urls&gt;&lt;custom2&gt;PMC2927852&lt;/custom2&gt;&lt;electronic-resource-num&gt;10.1038/nature08983&lt;/electronic-resource-num&gt;&lt;/record&gt;&lt;/Cite&gt;&lt;/EndNote&gt;</w:instrText>
      </w:r>
      <w:r w:rsidR="006515A7" w:rsidRPr="00F242BF">
        <w:rPr>
          <w:rFonts w:ascii="Times New Roman" w:hAnsi="Times New Roman" w:cs="Times New Roman"/>
        </w:rPr>
        <w:fldChar w:fldCharType="separate"/>
      </w:r>
      <w:r w:rsidR="00B4756E" w:rsidRPr="00F242BF">
        <w:rPr>
          <w:rFonts w:ascii="Times New Roman" w:hAnsi="Times New Roman" w:cs="Times New Roman"/>
          <w:noProof/>
        </w:rPr>
        <w:t>(22)</w:t>
      </w:r>
      <w:r w:rsidR="006515A7" w:rsidRPr="00F242BF">
        <w:rPr>
          <w:rFonts w:ascii="Times New Roman" w:hAnsi="Times New Roman" w:cs="Times New Roman"/>
        </w:rPr>
        <w:fldChar w:fldCharType="end"/>
      </w:r>
      <w:r w:rsidR="006515A7" w:rsidRPr="00F242BF">
        <w:rPr>
          <w:rFonts w:ascii="Times New Roman" w:hAnsi="Times New Roman" w:cs="Times New Roman"/>
        </w:rPr>
        <w:t xml:space="preserve">. </w:t>
      </w:r>
      <w:r w:rsidR="001F7A99" w:rsidRPr="00F242BF">
        <w:rPr>
          <w:rFonts w:ascii="Times New Roman" w:hAnsi="Times New Roman" w:cs="Times New Roman"/>
        </w:rPr>
        <w:t>Antioxidants neutralize free radicals that cause oxidative stress. Nutrients that are antioxidants include vitamins A, C</w:t>
      </w:r>
      <w:r w:rsidR="002F1549" w:rsidRPr="00F242BF">
        <w:rPr>
          <w:rFonts w:ascii="Times New Roman" w:hAnsi="Times New Roman" w:cs="Times New Roman"/>
        </w:rPr>
        <w:t>,</w:t>
      </w:r>
      <w:r w:rsidR="001F7A99" w:rsidRPr="00F242BF">
        <w:rPr>
          <w:rFonts w:ascii="Times New Roman" w:hAnsi="Times New Roman" w:cs="Times New Roman"/>
        </w:rPr>
        <w:t xml:space="preserve"> and E and phytochemicals such as flavonoids or carotenoids. Foods that have high amounts of A, C, E or related phytochemicals include colorful vegetab</w:t>
      </w:r>
      <w:r w:rsidR="008830D3" w:rsidRPr="00F242BF">
        <w:rPr>
          <w:rFonts w:ascii="Times New Roman" w:hAnsi="Times New Roman" w:cs="Times New Roman"/>
        </w:rPr>
        <w:t xml:space="preserve">les and fruits as well as nuts – foods that are consistent with the MIND diet. The B vitamins are not antioxidants, but play unique roles in </w:t>
      </w:r>
      <w:r w:rsidR="00D8717B" w:rsidRPr="00F242BF">
        <w:rPr>
          <w:rFonts w:ascii="Times New Roman" w:hAnsi="Times New Roman" w:cs="Times New Roman"/>
        </w:rPr>
        <w:t>neurocognitive</w:t>
      </w:r>
      <w:r w:rsidR="008830D3" w:rsidRPr="00F242BF">
        <w:rPr>
          <w:rFonts w:ascii="Times New Roman" w:hAnsi="Times New Roman" w:cs="Times New Roman"/>
        </w:rPr>
        <w:t xml:space="preserve"> function. They are critical for neural development</w:t>
      </w:r>
      <w:r w:rsidR="00D8717B" w:rsidRPr="00F242BF">
        <w:rPr>
          <w:rFonts w:ascii="Times New Roman" w:hAnsi="Times New Roman" w:cs="Times New Roman"/>
        </w:rPr>
        <w:t xml:space="preserve"> (folate, B9, prevents neural tube defects during pregnancy) while deficiency of B12 in adults includes neurological symptoms like peripheral neuropathy and cognitive impairment. B12 deficiency is common in older adults due to either increased food intake or a reduced ability to absorb B12 from foods. </w:t>
      </w:r>
      <w:r w:rsidR="008830D3" w:rsidRPr="00F242BF">
        <w:rPr>
          <w:rFonts w:ascii="Times New Roman" w:hAnsi="Times New Roman" w:cs="Times New Roman"/>
        </w:rPr>
        <w:t xml:space="preserve">Notably, a recent systematic review suggests that B vitamin supplementation may delay cognitive decline in older adults </w:t>
      </w:r>
      <w:r w:rsidR="008830D3" w:rsidRPr="00F242BF">
        <w:rPr>
          <w:rFonts w:ascii="Times New Roman" w:hAnsi="Times New Roman" w:cs="Times New Roman"/>
        </w:rPr>
        <w:fldChar w:fldCharType="begin">
          <w:fldData xml:space="preserve">PEVuZE5vdGU+PENpdGU+PEF1dGhvcj5MaTwvQXV0aG9yPjxZZWFyPjIwMjE8L1llYXI+PFJlY051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MaTwvQXV0aG9yPjxZZWFyPjIwMjE8L1llYXI+PFJlY051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8830D3" w:rsidRPr="00F242BF">
        <w:rPr>
          <w:rFonts w:ascii="Times New Roman" w:hAnsi="Times New Roman" w:cs="Times New Roman"/>
        </w:rPr>
      </w:r>
      <w:r w:rsidR="008830D3" w:rsidRPr="00F242BF">
        <w:rPr>
          <w:rFonts w:ascii="Times New Roman" w:hAnsi="Times New Roman" w:cs="Times New Roman"/>
        </w:rPr>
        <w:fldChar w:fldCharType="separate"/>
      </w:r>
      <w:r w:rsidR="00B4756E" w:rsidRPr="00F242BF">
        <w:rPr>
          <w:rFonts w:ascii="Times New Roman" w:hAnsi="Times New Roman" w:cs="Times New Roman"/>
          <w:noProof/>
        </w:rPr>
        <w:t>(23)</w:t>
      </w:r>
      <w:r w:rsidR="008830D3" w:rsidRPr="00F242BF">
        <w:rPr>
          <w:rFonts w:ascii="Times New Roman" w:hAnsi="Times New Roman" w:cs="Times New Roman"/>
        </w:rPr>
        <w:fldChar w:fldCharType="end"/>
      </w:r>
      <w:r w:rsidR="008830D3" w:rsidRPr="00F242BF">
        <w:rPr>
          <w:rFonts w:ascii="Times New Roman" w:hAnsi="Times New Roman" w:cs="Times New Roman"/>
        </w:rPr>
        <w:t>.</w:t>
      </w:r>
      <w:r w:rsidR="00D8717B" w:rsidRPr="00F242BF">
        <w:rPr>
          <w:rFonts w:ascii="Times New Roman" w:hAnsi="Times New Roman" w:cs="Times New Roman"/>
        </w:rPr>
        <w:t xml:space="preserve"> Foods that have high amounts of B</w:t>
      </w:r>
      <w:r w:rsidR="000E3D26" w:rsidRPr="00F242BF">
        <w:rPr>
          <w:rFonts w:ascii="Times New Roman" w:hAnsi="Times New Roman" w:cs="Times New Roman"/>
        </w:rPr>
        <w:t xml:space="preserve"> </w:t>
      </w:r>
      <w:r w:rsidR="00D8717B" w:rsidRPr="00F242BF">
        <w:rPr>
          <w:rFonts w:ascii="Times New Roman" w:hAnsi="Times New Roman" w:cs="Times New Roman"/>
        </w:rPr>
        <w:t xml:space="preserve">vitamins include fish, poultry, green leafy vegetables and legumes– consistent with the MIND diet. </w:t>
      </w:r>
      <w:r w:rsidR="00D22AE3" w:rsidRPr="00F242BF">
        <w:rPr>
          <w:rFonts w:ascii="Times New Roman" w:hAnsi="Times New Roman" w:cs="Times New Roman"/>
        </w:rPr>
        <w:t xml:space="preserve">Finally, omega-3 fatty acids are polyunsaturated fatty acids that </w:t>
      </w:r>
      <w:proofErr w:type="gramStart"/>
      <w:r w:rsidR="00D22AE3" w:rsidRPr="00F242BF">
        <w:rPr>
          <w:rFonts w:ascii="Times New Roman" w:hAnsi="Times New Roman" w:cs="Times New Roman"/>
        </w:rPr>
        <w:t>must be obtained</w:t>
      </w:r>
      <w:proofErr w:type="gramEnd"/>
      <w:r w:rsidR="00D22AE3" w:rsidRPr="00F242BF">
        <w:rPr>
          <w:rFonts w:ascii="Times New Roman" w:hAnsi="Times New Roman" w:cs="Times New Roman"/>
        </w:rPr>
        <w:t xml:space="preserve"> from the diet. Omega-3 fatty acids (particularly </w:t>
      </w:r>
      <w:proofErr w:type="spellStart"/>
      <w:r w:rsidR="00D22AE3" w:rsidRPr="00F242BF">
        <w:rPr>
          <w:rFonts w:ascii="Times New Roman" w:hAnsi="Times New Roman" w:cs="Times New Roman"/>
        </w:rPr>
        <w:t>docosahexanoic</w:t>
      </w:r>
      <w:proofErr w:type="spellEnd"/>
      <w:r w:rsidR="00D22AE3" w:rsidRPr="00F242BF">
        <w:rPr>
          <w:rFonts w:ascii="Times New Roman" w:hAnsi="Times New Roman" w:cs="Times New Roman"/>
        </w:rPr>
        <w:t xml:space="preserve"> acid or DHA) are present in the brain. Omega-3 supplementation in animal models </w:t>
      </w:r>
      <w:proofErr w:type="gramStart"/>
      <w:r w:rsidR="00D22AE3" w:rsidRPr="00F242BF">
        <w:rPr>
          <w:rFonts w:ascii="Times New Roman" w:hAnsi="Times New Roman" w:cs="Times New Roman"/>
        </w:rPr>
        <w:t>has been shown</w:t>
      </w:r>
      <w:proofErr w:type="gramEnd"/>
      <w:r w:rsidR="00D22AE3" w:rsidRPr="00F242BF">
        <w:rPr>
          <w:rFonts w:ascii="Times New Roman" w:hAnsi="Times New Roman" w:cs="Times New Roman"/>
        </w:rPr>
        <w:t xml:space="preserve"> to aid in neural development and emerging data in humans suggest improved cognitive function in adults </w:t>
      </w:r>
      <w:r w:rsidR="00D22AE3" w:rsidRPr="00F242BF">
        <w:rPr>
          <w:rFonts w:ascii="Times New Roman" w:hAnsi="Times New Roman" w:cs="Times New Roman"/>
        </w:rPr>
        <w:fldChar w:fldCharType="begin">
          <w:fldData xml:space="preserve">PEVuZE5vdGU+PENpdGU+PEF1dGhvcj5QYXRhbjwvQXV0aG9yPjxZZWFyPjIwMjE8L1llYXI+PFJl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QYXRhbjwvQXV0aG9yPjxZZWFyPjIwMjE8L1llYXI+PFJl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D22AE3" w:rsidRPr="00F242BF">
        <w:rPr>
          <w:rFonts w:ascii="Times New Roman" w:hAnsi="Times New Roman" w:cs="Times New Roman"/>
        </w:rPr>
      </w:r>
      <w:r w:rsidR="00D22AE3" w:rsidRPr="00F242BF">
        <w:rPr>
          <w:rFonts w:ascii="Times New Roman" w:hAnsi="Times New Roman" w:cs="Times New Roman"/>
        </w:rPr>
        <w:fldChar w:fldCharType="separate"/>
      </w:r>
      <w:r w:rsidR="00B4756E" w:rsidRPr="00F242BF">
        <w:rPr>
          <w:rFonts w:ascii="Times New Roman" w:hAnsi="Times New Roman" w:cs="Times New Roman"/>
          <w:noProof/>
        </w:rPr>
        <w:t>(24)</w:t>
      </w:r>
      <w:r w:rsidR="00D22AE3" w:rsidRPr="00F242BF">
        <w:rPr>
          <w:rFonts w:ascii="Times New Roman" w:hAnsi="Times New Roman" w:cs="Times New Roman"/>
        </w:rPr>
        <w:fldChar w:fldCharType="end"/>
      </w:r>
      <w:r w:rsidR="00D22AE3" w:rsidRPr="00F242BF">
        <w:rPr>
          <w:rFonts w:ascii="Times New Roman" w:hAnsi="Times New Roman" w:cs="Times New Roman"/>
        </w:rPr>
        <w:t xml:space="preserve">. </w:t>
      </w:r>
      <w:r w:rsidR="00D8717B" w:rsidRPr="00F242BF">
        <w:rPr>
          <w:rFonts w:ascii="Times New Roman" w:hAnsi="Times New Roman" w:cs="Times New Roman"/>
        </w:rPr>
        <w:t>Foods that have high amounts of omega-3 fatty acids are fish and nuts – consistent with the MIND diet.</w:t>
      </w:r>
      <w:r w:rsidR="00B50BDA" w:rsidRPr="00F242BF">
        <w:rPr>
          <w:rFonts w:ascii="Times New Roman" w:hAnsi="Times New Roman" w:cs="Times New Roman"/>
        </w:rPr>
        <w:t xml:space="preserve"> Ultimately, the MIND diet shows potential for preserving the aging </w:t>
      </w:r>
      <w:proofErr w:type="gramStart"/>
      <w:r w:rsidR="00B50BDA" w:rsidRPr="00F242BF">
        <w:rPr>
          <w:rFonts w:ascii="Times New Roman" w:hAnsi="Times New Roman" w:cs="Times New Roman"/>
        </w:rPr>
        <w:t>mind,</w:t>
      </w:r>
      <w:proofErr w:type="gramEnd"/>
      <w:r w:rsidR="00B50BDA" w:rsidRPr="00F242BF">
        <w:rPr>
          <w:rFonts w:ascii="Times New Roman" w:hAnsi="Times New Roman" w:cs="Times New Roman"/>
        </w:rPr>
        <w:t xml:space="preserve"> however, a distinct low-carbohydrate approach is seeing parallel interest for the aging mind. </w:t>
      </w:r>
    </w:p>
    <w:p w14:paraId="27350A2B" w14:textId="38D3EBF6" w:rsidR="00D8717B" w:rsidRPr="00F242BF" w:rsidRDefault="00D8717B" w:rsidP="00145484">
      <w:pPr>
        <w:contextualSpacing/>
        <w:jc w:val="both"/>
        <w:rPr>
          <w:rFonts w:ascii="Times New Roman" w:hAnsi="Times New Roman" w:cs="Times New Roman"/>
        </w:rPr>
      </w:pPr>
    </w:p>
    <w:p w14:paraId="35101C20" w14:textId="4613D6B5" w:rsidR="00D8717B" w:rsidRPr="00F242BF" w:rsidRDefault="00D8717B" w:rsidP="00145484">
      <w:pPr>
        <w:contextualSpacing/>
        <w:jc w:val="both"/>
        <w:rPr>
          <w:rFonts w:ascii="Times New Roman" w:hAnsi="Times New Roman" w:cs="Times New Roman"/>
        </w:rPr>
      </w:pPr>
    </w:p>
    <w:p w14:paraId="0F4E6B67" w14:textId="77777777" w:rsidR="00257CDA" w:rsidRPr="00F242BF" w:rsidRDefault="00CC3674" w:rsidP="00145484">
      <w:pPr>
        <w:contextualSpacing/>
        <w:jc w:val="both"/>
        <w:rPr>
          <w:rFonts w:ascii="Times New Roman" w:hAnsi="Times New Roman" w:cs="Times New Roman"/>
          <w:i/>
        </w:rPr>
      </w:pPr>
      <w:r w:rsidRPr="00F242BF">
        <w:rPr>
          <w:rFonts w:ascii="Times New Roman" w:hAnsi="Times New Roman" w:cs="Times New Roman"/>
          <w:i/>
        </w:rPr>
        <w:t>The Ketogenic Diet</w:t>
      </w:r>
    </w:p>
    <w:p w14:paraId="4E7B05A4" w14:textId="656EA122" w:rsidR="00257CDA" w:rsidRPr="00F242BF" w:rsidRDefault="00E31DF1" w:rsidP="00145484">
      <w:pPr>
        <w:contextualSpacing/>
        <w:jc w:val="both"/>
        <w:rPr>
          <w:rFonts w:ascii="Times New Roman" w:hAnsi="Times New Roman" w:cs="Times New Roman"/>
        </w:rPr>
      </w:pPr>
      <w:r w:rsidRPr="00F242BF">
        <w:rPr>
          <w:rFonts w:ascii="Times New Roman" w:hAnsi="Times New Roman" w:cs="Times New Roman"/>
        </w:rPr>
        <w:t xml:space="preserve">The classic ketogenic diet utilizes a low-carbohydrate and high-fat macronutrient profile, which causes elevated production and oxidation of ketones. </w:t>
      </w:r>
      <w:r w:rsidR="000B09C4" w:rsidRPr="00F242BF">
        <w:rPr>
          <w:rFonts w:ascii="Times New Roman" w:hAnsi="Times New Roman" w:cs="Times New Roman"/>
        </w:rPr>
        <w:t xml:space="preserve">In contrast to the </w:t>
      </w:r>
      <w:r w:rsidR="00B50BDA" w:rsidRPr="00F242BF">
        <w:rPr>
          <w:rFonts w:ascii="Times New Roman" w:hAnsi="Times New Roman" w:cs="Times New Roman"/>
        </w:rPr>
        <w:t xml:space="preserve">recently developed </w:t>
      </w:r>
      <w:r w:rsidR="000B09C4" w:rsidRPr="00F242BF">
        <w:rPr>
          <w:rFonts w:ascii="Times New Roman" w:hAnsi="Times New Roman" w:cs="Times New Roman"/>
        </w:rPr>
        <w:t xml:space="preserve">MIND diet, the ketogenic diet was first used clinically </w:t>
      </w:r>
      <w:r w:rsidR="00F762D9" w:rsidRPr="00F242BF">
        <w:rPr>
          <w:rFonts w:ascii="Times New Roman" w:hAnsi="Times New Roman" w:cs="Times New Roman"/>
        </w:rPr>
        <w:t xml:space="preserve">to treat epilepsy in the 1920s </w:t>
      </w:r>
      <w:r w:rsidR="00F762D9"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Hohn&lt;/Author&gt;&lt;Year&gt;2019&lt;/Year&gt;&lt;RecNum&gt;7686&lt;/RecNum&gt;&lt;DisplayText&gt;(25)&lt;/DisplayText&gt;&lt;record&gt;&lt;rec-number&gt;7686&lt;/rec-number&gt;&lt;foreign-keys&gt;&lt;key app="EN" db-id="aazdszfvi9wtr6exaxnvszeldtprdvs5swde" timestamp="1643947264"&gt;7686&lt;/key&gt;&lt;/foreign-keys&gt;&lt;ref-type name="Journal Article"&gt;17&lt;/ref-type&gt;&lt;contributors&gt;&lt;authors&gt;&lt;author&gt;Hohn, S.&lt;/author&gt;&lt;author&gt;Dozieres-Puyravel, B.&lt;/author&gt;&lt;author&gt;Auvin, S.&lt;/author&gt;&lt;/authors&gt;&lt;/contributors&gt;&lt;auth-address&gt;Expert Centre for Rare Epilepsies, Department of Pediatric Neurology, CHU Hopital Robert-Debre, APHP, Paris, France.&amp;#xD;Expert Centre for Rare Epilepsies, Department of Pediatric Neurology, CHU Hopital Robert-Debre, APHP, Paris, France. Electronic address: stephane.auvin@aphp.fr.&lt;/auth-address&gt;&lt;titles&gt;&lt;title&gt;History of dietary treatment from Wilder&amp;apos;s hypothesis to the first open studies in the 1920s&lt;/title&gt;&lt;secondary-title&gt;Epilepsy Behav&lt;/secondary-title&gt;&lt;/titles&gt;&lt;periodical&gt;&lt;full-title&gt;Epilepsy Behav&lt;/full-title&gt;&lt;/periodical&gt;&lt;pages&gt;106588&lt;/pages&gt;&lt;volume&gt;101&lt;/volume&gt;&lt;number&gt;Pt A&lt;/number&gt;&lt;edition&gt;2019/11/05&lt;/edition&gt;&lt;keywords&gt;&lt;keyword&gt;*Diet, Ketogenic/history/methods&lt;/keyword&gt;&lt;keyword&gt;Epilepsy/*diet therapy&lt;/keyword&gt;&lt;keyword&gt;History, 20th Century&lt;/keyword&gt;&lt;keyword&gt;Humans&lt;/keyword&gt;&lt;keyword&gt;Seizures/diet therapy&lt;/keyword&gt;&lt;keyword&gt;*Epilepsy&lt;/keyword&gt;&lt;keyword&gt;*Fasting&lt;/keyword&gt;&lt;keyword&gt;*Ketogenic diet&lt;/keyword&gt;&lt;keyword&gt;*Ketosis&lt;/keyword&gt;&lt;/keywords&gt;&lt;dates&gt;&lt;year&gt;2019&lt;/year&gt;&lt;pub-dates&gt;&lt;date&gt;Dec&lt;/date&gt;&lt;/pub-dates&gt;&lt;/dates&gt;&lt;isbn&gt;1525-5069 (Electronic)&amp;#xD;1525-5050 (Linking)&lt;/isbn&gt;&lt;accession-num&gt;31677579&lt;/accession-num&gt;&lt;urls&gt;&lt;related-urls&gt;&lt;url&gt;https://www.ncbi.nlm.nih.gov/pubmed/31677579&lt;/url&gt;&lt;/related-urls&gt;&lt;/urls&gt;&lt;electronic-resource-num&gt;10.1016/j.yebeh.2019.106588&lt;/electronic-resource-num&gt;&lt;/record&gt;&lt;/Cite&gt;&lt;/EndNote&gt;</w:instrText>
      </w:r>
      <w:r w:rsidR="00F762D9" w:rsidRPr="00F242BF">
        <w:rPr>
          <w:rFonts w:ascii="Times New Roman" w:hAnsi="Times New Roman" w:cs="Times New Roman"/>
        </w:rPr>
        <w:fldChar w:fldCharType="separate"/>
      </w:r>
      <w:r w:rsidR="00B4756E" w:rsidRPr="00F242BF">
        <w:rPr>
          <w:rFonts w:ascii="Times New Roman" w:hAnsi="Times New Roman" w:cs="Times New Roman"/>
          <w:noProof/>
        </w:rPr>
        <w:t>(25)</w:t>
      </w:r>
      <w:r w:rsidR="00F762D9" w:rsidRPr="00F242BF">
        <w:rPr>
          <w:rFonts w:ascii="Times New Roman" w:hAnsi="Times New Roman" w:cs="Times New Roman"/>
        </w:rPr>
        <w:fldChar w:fldCharType="end"/>
      </w:r>
      <w:r w:rsidR="00F762D9" w:rsidRPr="00F242BF">
        <w:rPr>
          <w:rFonts w:ascii="Times New Roman" w:hAnsi="Times New Roman" w:cs="Times New Roman"/>
        </w:rPr>
        <w:t xml:space="preserve">. </w:t>
      </w:r>
      <w:r w:rsidR="00F762D9"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Martin&lt;/Author&gt;&lt;Year&gt;2016&lt;/Year&gt;&lt;RecNum&gt;7688&lt;/RecNum&gt;&lt;DisplayText&gt;(26)&lt;/DisplayText&gt;&lt;record&gt;&lt;rec-number&gt;7688&lt;/rec-number&gt;&lt;foreign-keys&gt;&lt;key app="EN" db-id="aazdszfvi9wtr6exaxnvszeldtprdvs5swde" timestamp="1643949539"&gt;7688&lt;/key&gt;&lt;/foreign-keys&gt;&lt;ref-type name="Journal Article"&gt;17&lt;/ref-type&gt;&lt;contributors&gt;&lt;authors&gt;&lt;author&gt;Martin, K.&lt;/author&gt;&lt;author&gt;Jackson, C. F.&lt;/author&gt;&lt;author&gt;Levy, R. G.&lt;/author&gt;&lt;author&gt;Cooper, P. N.&lt;/author&gt;&lt;/authors&gt;&lt;/contributors&gt;&lt;auth-address&gt;Department of Nutrition and Dietetics, The Walton Centre NHS Foundation Trust, Lower Lane, Liverpool, UK, L9 7LJ.&lt;/auth-address&gt;&lt;titles&gt;&lt;title&gt;Ketogenic diet and other dietary treatments for epilepsy&lt;/title&gt;&lt;secondary-title&gt;Cochrane Database Syst Rev&lt;/secondary-title&gt;&lt;/titles&gt;&lt;periodical&gt;&lt;full-title&gt;Cochrane Database Syst Rev&lt;/full-title&gt;&lt;/periodical&gt;&lt;pages&gt;CD001903&lt;/pages&gt;&lt;volume&gt;2&lt;/volume&gt;&lt;edition&gt;2016/02/10&lt;/edition&gt;&lt;keywords&gt;&lt;keyword&gt;Adolescent&lt;/keyword&gt;&lt;keyword&gt;Child&lt;/keyword&gt;&lt;keyword&gt;Diet, Carbohydrate-Restricted/methods&lt;/keyword&gt;&lt;keyword&gt;Diet, Ketogenic/*methods&lt;/keyword&gt;&lt;keyword&gt;Dietary Carbohydrates/*administration &amp;amp; dosage&lt;/keyword&gt;&lt;keyword&gt;Dietary Fats/*administration &amp;amp; dosage&lt;/keyword&gt;&lt;keyword&gt;Epilepsy/*diet therapy&lt;/keyword&gt;&lt;keyword&gt;Humans&lt;/keyword&gt;&lt;keyword&gt;Intention to Treat Analysis&lt;/keyword&gt;&lt;keyword&gt;Prospective Studies&lt;/keyword&gt;&lt;keyword&gt;Randomized Controlled Trials as Topic&lt;/keyword&gt;&lt;keyword&gt;Retrospective Studies&lt;/keyword&gt;&lt;/keywords&gt;&lt;dates&gt;&lt;year&gt;2016&lt;/year&gt;&lt;pub-dates&gt;&lt;date&gt;Feb 9&lt;/date&gt;&lt;/pub-dates&gt;&lt;/dates&gt;&lt;isbn&gt;1469-493X (Electronic)&amp;#xD;1361-6137 (Linking)&lt;/isbn&gt;&lt;accession-num&gt;26859528&lt;/accession-num&gt;&lt;urls&gt;&lt;related-urls&gt;&lt;url&gt;https://www.ncbi.nlm.nih.gov/pubmed/26859528&lt;/url&gt;&lt;/related-urls&gt;&lt;/urls&gt;&lt;electronic-resource-num&gt;10.1002/14651858.CD001903.pub3&lt;/electronic-resource-num&gt;&lt;/record&gt;&lt;/Cite&gt;&lt;/EndNote&gt;</w:instrText>
      </w:r>
      <w:r w:rsidR="00F762D9" w:rsidRPr="00F242BF">
        <w:rPr>
          <w:rFonts w:ascii="Times New Roman" w:hAnsi="Times New Roman" w:cs="Times New Roman"/>
        </w:rPr>
        <w:fldChar w:fldCharType="separate"/>
      </w:r>
      <w:r w:rsidR="00B4756E" w:rsidRPr="00F242BF">
        <w:rPr>
          <w:rFonts w:ascii="Times New Roman" w:hAnsi="Times New Roman" w:cs="Times New Roman"/>
          <w:noProof/>
        </w:rPr>
        <w:t>(26)</w:t>
      </w:r>
      <w:r w:rsidR="00F762D9" w:rsidRPr="00F242BF">
        <w:rPr>
          <w:rFonts w:ascii="Times New Roman" w:hAnsi="Times New Roman" w:cs="Times New Roman"/>
        </w:rPr>
        <w:fldChar w:fldCharType="end"/>
      </w:r>
      <w:r w:rsidR="00D65A36" w:rsidRPr="00F242BF">
        <w:rPr>
          <w:rFonts w:ascii="Times New Roman" w:hAnsi="Times New Roman" w:cs="Times New Roman"/>
        </w:rPr>
        <w:t xml:space="preserve">. </w:t>
      </w:r>
      <w:r w:rsidR="00375B7D" w:rsidRPr="00F242BF">
        <w:rPr>
          <w:rFonts w:ascii="Times New Roman" w:hAnsi="Times New Roman" w:cs="Times New Roman"/>
        </w:rPr>
        <w:t>The brain is a highly metabolic organ</w:t>
      </w:r>
      <w:r w:rsidR="00F852A1" w:rsidRPr="00F242BF">
        <w:rPr>
          <w:rFonts w:ascii="Times New Roman" w:hAnsi="Times New Roman" w:cs="Times New Roman"/>
        </w:rPr>
        <w:t xml:space="preserve">, accounting for about 20% of the body’s basal metabolic rate </w:t>
      </w:r>
      <w:r w:rsidR="00F852A1"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Rolfe&lt;/Author&gt;&lt;Year&gt;1997&lt;/Year&gt;&lt;RecNum&gt;7692&lt;/RecNum&gt;&lt;DisplayText&gt;(27)&lt;/DisplayText&gt;&lt;record&gt;&lt;rec-number&gt;7692&lt;/rec-number&gt;&lt;foreign-keys&gt;&lt;key app="EN" db-id="aazdszfvi9wtr6exaxnvszeldtprdvs5swde" timestamp="1644012982"&gt;7692&lt;/key&gt;&lt;/foreign-keys&gt;&lt;ref-type name="Journal Article"&gt;17&lt;/ref-type&gt;&lt;contributors&gt;&lt;authors&gt;&lt;author&gt;Rolfe, D. F.&lt;/author&gt;&lt;author&gt;Brown, G. C.&lt;/author&gt;&lt;/authors&gt;&lt;/contributors&gt;&lt;auth-address&gt;Department of Biochemistry, University of Cambridge, United Kingdom.&lt;/auth-address&gt;&lt;titles&gt;&lt;title&gt;Cellular energy utilization and molecular origin of standard metabolic rate in mammals&lt;/title&gt;&lt;secondary-title&gt;Physiol Rev&lt;/secondary-title&gt;&lt;/titles&gt;&lt;periodical&gt;&lt;full-title&gt;Physiol Rev&lt;/full-title&gt;&lt;/periodical&gt;&lt;pages&gt;731-58&lt;/pages&gt;&lt;volume&gt;77&lt;/volume&gt;&lt;number&gt;3&lt;/number&gt;&lt;edition&gt;1997/07/01&lt;/edition&gt;&lt;keywords&gt;&lt;keyword&gt;Adenosine Triphosphate/*metabolism/physiology&lt;/keyword&gt;&lt;keyword&gt;Animals&lt;/keyword&gt;&lt;keyword&gt;Body Temperature Regulation/*physiology&lt;/keyword&gt;&lt;keyword&gt;Energy Metabolism/*physiology&lt;/keyword&gt;&lt;keyword&gt;Ion Channels/physiology&lt;/keyword&gt;&lt;keyword&gt;Mammals/*metabolism&lt;/keyword&gt;&lt;keyword&gt;Mitochondria/metabolism/physiology&lt;/keyword&gt;&lt;keyword&gt;Muscle, Skeletal/cytology/metabolism/physiology&lt;/keyword&gt;&lt;keyword&gt;Oxygen Consumption/*physiology&lt;/keyword&gt;&lt;keyword&gt;Phosphorylation&lt;/keyword&gt;&lt;keyword&gt;Time Factors&lt;/keyword&gt;&lt;/keywords&gt;&lt;dates&gt;&lt;year&gt;1997&lt;/year&gt;&lt;pub-dates&gt;&lt;date&gt;Jul&lt;/date&gt;&lt;/pub-dates&gt;&lt;/dates&gt;&lt;isbn&gt;0031-9333 (Print)&amp;#xD;0031-9333 (Linking)&lt;/isbn&gt;&lt;accession-num&gt;9234964&lt;/accession-num&gt;&lt;urls&gt;&lt;related-urls&gt;&lt;url&gt;https://www.ncbi.nlm.nih.gov/pubmed/9234964&lt;/url&gt;&lt;/related-urls&gt;&lt;/urls&gt;&lt;electronic-resource-num&gt;10.1152/physrev.1997.77.3.731&lt;/electronic-resource-num&gt;&lt;/record&gt;&lt;/Cite&gt;&lt;/EndNote&gt;</w:instrText>
      </w:r>
      <w:r w:rsidR="00F852A1" w:rsidRPr="00F242BF">
        <w:rPr>
          <w:rFonts w:ascii="Times New Roman" w:hAnsi="Times New Roman" w:cs="Times New Roman"/>
        </w:rPr>
        <w:fldChar w:fldCharType="separate"/>
      </w:r>
      <w:r w:rsidR="00B4756E" w:rsidRPr="00F242BF">
        <w:rPr>
          <w:rFonts w:ascii="Times New Roman" w:hAnsi="Times New Roman" w:cs="Times New Roman"/>
          <w:noProof/>
        </w:rPr>
        <w:t>(27)</w:t>
      </w:r>
      <w:r w:rsidR="00F852A1" w:rsidRPr="00F242BF">
        <w:rPr>
          <w:rFonts w:ascii="Times New Roman" w:hAnsi="Times New Roman" w:cs="Times New Roman"/>
        </w:rPr>
        <w:fldChar w:fldCharType="end"/>
      </w:r>
      <w:r w:rsidR="00F852A1" w:rsidRPr="00F242BF">
        <w:rPr>
          <w:rFonts w:ascii="Times New Roman" w:hAnsi="Times New Roman" w:cs="Times New Roman"/>
        </w:rPr>
        <w:t>.</w:t>
      </w:r>
      <w:r w:rsidR="00B50BDA" w:rsidRPr="00F242BF">
        <w:rPr>
          <w:rFonts w:ascii="Times New Roman" w:hAnsi="Times New Roman" w:cs="Times New Roman"/>
        </w:rPr>
        <w:t xml:space="preserve"> The brain relies primarily on glucose to provide its energy needs, except when glucose availability is scarce (as is the case on a low-carbohydrate, ketogenic diet or with prolonged fasting),</w:t>
      </w:r>
      <w:r w:rsidR="00377EB1" w:rsidRPr="00F242BF">
        <w:rPr>
          <w:rFonts w:ascii="Times New Roman" w:hAnsi="Times New Roman" w:cs="Times New Roman"/>
        </w:rPr>
        <w:t xml:space="preserve"> when</w:t>
      </w:r>
      <w:r w:rsidR="00B50BDA" w:rsidRPr="00F242BF">
        <w:rPr>
          <w:rFonts w:ascii="Times New Roman" w:hAnsi="Times New Roman" w:cs="Times New Roman"/>
        </w:rPr>
        <w:t xml:space="preserve"> ketones become the predominant energy source for the brain </w:t>
      </w:r>
      <w:r w:rsidR="00B50BDA"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Cahill&lt;/Author&gt;&lt;Year&gt;2006&lt;/Year&gt;&lt;RecNum&gt;7693&lt;/RecNum&gt;&lt;DisplayText&gt;(28)&lt;/DisplayText&gt;&lt;record&gt;&lt;rec-number&gt;7693&lt;/rec-number&gt;&lt;foreign-keys&gt;&lt;key app="EN" db-id="aazdszfvi9wtr6exaxnvszeldtprdvs5swde" timestamp="1644013653"&gt;7693&lt;/key&gt;&lt;/foreign-keys&gt;&lt;ref-type name="Journal Article"&gt;17&lt;/ref-type&gt;&lt;contributors&gt;&lt;authors&gt;&lt;author&gt;Cahill, G. F., Jr.&lt;/author&gt;&lt;/authors&gt;&lt;/contributors&gt;&lt;auth-address&gt;Department of Medicine, Harvard Medical School, Boston, Massachusetts 02115, USA. gcahill1@cheshire.net&lt;/auth-address&gt;&lt;titles&gt;&lt;title&gt;Fuel metabolism in starvation&lt;/title&gt;&lt;secondary-title&gt;Annu Rev Nutr&lt;/secondary-title&gt;&lt;/titles&gt;&lt;periodical&gt;&lt;full-title&gt;Annu Rev Nutr&lt;/full-title&gt;&lt;/periodical&gt;&lt;pages&gt;1-22&lt;/pages&gt;&lt;volume&gt;26&lt;/volume&gt;&lt;edition&gt;2006/07/20&lt;/edition&gt;&lt;keywords&gt;&lt;keyword&gt;3-Hydroxybutyric Acid/*metabolism&lt;/keyword&gt;&lt;keyword&gt;Blood Glucose/metabolism&lt;/keyword&gt;&lt;keyword&gt;Brain/metabolism&lt;/keyword&gt;&lt;keyword&gt;Energy Metabolism/*physiology&lt;/keyword&gt;&lt;keyword&gt;Fatty Acids, Nonesterified/metabolism&lt;/keyword&gt;&lt;keyword&gt;Humans&lt;/keyword&gt;&lt;keyword&gt;Ketosis/metabolism&lt;/keyword&gt;&lt;keyword&gt;Starvation/*metabolism&lt;/keyword&gt;&lt;/keywords&gt;&lt;dates&gt;&lt;year&gt;2006&lt;/year&gt;&lt;/dates&gt;&lt;isbn&gt;0199-9885 (Print)&amp;#xD;0199-9885 (Linking)&lt;/isbn&gt;&lt;accession-num&gt;16848698&lt;/accession-num&gt;&lt;urls&gt;&lt;related-urls&gt;&lt;url&gt;https://www.ncbi.nlm.nih.gov/pubmed/16848698&lt;/url&gt;&lt;/related-urls&gt;&lt;/urls&gt;&lt;electronic-resource-num&gt;10.1146/annurev.nutr.26.061505.111258&lt;/electronic-resource-num&gt;&lt;/record&gt;&lt;/Cite&gt;&lt;/EndNote&gt;</w:instrText>
      </w:r>
      <w:r w:rsidR="00B50BDA" w:rsidRPr="00F242BF">
        <w:rPr>
          <w:rFonts w:ascii="Times New Roman" w:hAnsi="Times New Roman" w:cs="Times New Roman"/>
        </w:rPr>
        <w:fldChar w:fldCharType="separate"/>
      </w:r>
      <w:r w:rsidR="00B4756E" w:rsidRPr="00F242BF">
        <w:rPr>
          <w:rFonts w:ascii="Times New Roman" w:hAnsi="Times New Roman" w:cs="Times New Roman"/>
          <w:noProof/>
        </w:rPr>
        <w:t>(28)</w:t>
      </w:r>
      <w:r w:rsidR="00B50BDA" w:rsidRPr="00F242BF">
        <w:rPr>
          <w:rFonts w:ascii="Times New Roman" w:hAnsi="Times New Roman" w:cs="Times New Roman"/>
        </w:rPr>
        <w:fldChar w:fldCharType="end"/>
      </w:r>
      <w:r w:rsidR="00B50BDA" w:rsidRPr="00F242BF">
        <w:rPr>
          <w:rFonts w:ascii="Times New Roman" w:hAnsi="Times New Roman" w:cs="Times New Roman"/>
        </w:rPr>
        <w:t xml:space="preserve">. </w:t>
      </w:r>
      <w:r w:rsidR="007E5F6A" w:rsidRPr="00F242BF">
        <w:rPr>
          <w:rFonts w:ascii="Times New Roman" w:hAnsi="Times New Roman" w:cs="Times New Roman"/>
        </w:rPr>
        <w:t>Common foods on the ketogenic diet include foods high in fat</w:t>
      </w:r>
      <w:r w:rsidR="00377EB1" w:rsidRPr="00F242BF">
        <w:rPr>
          <w:rFonts w:ascii="Times New Roman" w:hAnsi="Times New Roman" w:cs="Times New Roman"/>
        </w:rPr>
        <w:t>,</w:t>
      </w:r>
      <w:r w:rsidR="007E5F6A" w:rsidRPr="00F242BF">
        <w:rPr>
          <w:rFonts w:ascii="Times New Roman" w:hAnsi="Times New Roman" w:cs="Times New Roman"/>
        </w:rPr>
        <w:t xml:space="preserve"> such as red meats, cheeses, </w:t>
      </w:r>
      <w:r w:rsidR="00BE2399" w:rsidRPr="00F242BF">
        <w:rPr>
          <w:rFonts w:ascii="Times New Roman" w:hAnsi="Times New Roman" w:cs="Times New Roman"/>
        </w:rPr>
        <w:t xml:space="preserve">or </w:t>
      </w:r>
      <w:r w:rsidR="007E5F6A" w:rsidRPr="00F242BF">
        <w:rPr>
          <w:rFonts w:ascii="Times New Roman" w:hAnsi="Times New Roman" w:cs="Times New Roman"/>
        </w:rPr>
        <w:t xml:space="preserve">full-fat dairy. While many high-fat foods are not consistent with the MIND diet, some foods do overlap well, including nuts and fatty fish, like salmon. Other ketogenic food staples include non-starchy vegetables, like leafy greens. </w:t>
      </w:r>
      <w:r w:rsidR="00C0398D" w:rsidRPr="00F242BF">
        <w:rPr>
          <w:rFonts w:ascii="Times New Roman" w:hAnsi="Times New Roman" w:cs="Times New Roman"/>
        </w:rPr>
        <w:t xml:space="preserve">Aside from </w:t>
      </w:r>
      <w:r w:rsidR="004E6CBB" w:rsidRPr="00F242BF">
        <w:rPr>
          <w:rFonts w:ascii="Times New Roman" w:hAnsi="Times New Roman" w:cs="Times New Roman"/>
        </w:rPr>
        <w:t>food staples, restricted nutritional components are just as important to maintaining an effective ketogenic diet</w:t>
      </w:r>
      <w:r w:rsidR="000B77EA" w:rsidRPr="00F242BF">
        <w:rPr>
          <w:rFonts w:ascii="Times New Roman" w:hAnsi="Times New Roman" w:cs="Times New Roman"/>
        </w:rPr>
        <w:t xml:space="preserve">. To achieve a low-carbohydrate diet, consumption of carbohydrates typically falls between 20-50 grams per day. This requires an elimination of high-carbohydrate foods such as starchy vegetables like potatoes, legumes, grains, cereals and juices. </w:t>
      </w:r>
      <w:r w:rsidR="007E5F6A" w:rsidRPr="00F242BF">
        <w:rPr>
          <w:rFonts w:ascii="Times New Roman" w:hAnsi="Times New Roman" w:cs="Times New Roman"/>
        </w:rPr>
        <w:t>Finally, in contrast to the MIND diet, ketogenic diets utilize butter for cooking, which is high in saturated fats, whereas the MIND diet would utilize oils with poly</w:t>
      </w:r>
      <w:r w:rsidR="00C74E82" w:rsidRPr="00F242BF">
        <w:rPr>
          <w:rFonts w:ascii="Times New Roman" w:hAnsi="Times New Roman" w:cs="Times New Roman"/>
        </w:rPr>
        <w:t>-</w:t>
      </w:r>
      <w:r w:rsidR="007E5F6A" w:rsidRPr="00F242BF">
        <w:rPr>
          <w:rFonts w:ascii="Times New Roman" w:hAnsi="Times New Roman" w:cs="Times New Roman"/>
        </w:rPr>
        <w:t xml:space="preserve"> and monounsaturated fats such as olive oil. Despite these distinct differences in dietary </w:t>
      </w:r>
      <w:r w:rsidR="00377EB1" w:rsidRPr="00F242BF">
        <w:rPr>
          <w:rFonts w:ascii="Times New Roman" w:hAnsi="Times New Roman" w:cs="Times New Roman"/>
        </w:rPr>
        <w:t>profiles,</w:t>
      </w:r>
      <w:r w:rsidR="007E5F6A" w:rsidRPr="00F242BF">
        <w:rPr>
          <w:rFonts w:ascii="Times New Roman" w:hAnsi="Times New Roman" w:cs="Times New Roman"/>
        </w:rPr>
        <w:t xml:space="preserve"> emerging evidence suggests the ketogenic diet</w:t>
      </w:r>
      <w:r w:rsidR="00646CC0" w:rsidRPr="00F242BF">
        <w:rPr>
          <w:rFonts w:ascii="Times New Roman" w:hAnsi="Times New Roman" w:cs="Times New Roman"/>
        </w:rPr>
        <w:t>,</w:t>
      </w:r>
      <w:r w:rsidR="007E5F6A" w:rsidRPr="00F242BF">
        <w:rPr>
          <w:rFonts w:ascii="Times New Roman" w:hAnsi="Times New Roman" w:cs="Times New Roman"/>
        </w:rPr>
        <w:t xml:space="preserve"> </w:t>
      </w:r>
      <w:r w:rsidR="00646CC0" w:rsidRPr="00F242BF">
        <w:rPr>
          <w:rFonts w:ascii="Times New Roman" w:hAnsi="Times New Roman" w:cs="Times New Roman"/>
        </w:rPr>
        <w:t>similar to the MIND diet</w:t>
      </w:r>
      <w:r w:rsidR="00231D1A" w:rsidRPr="00F242BF">
        <w:rPr>
          <w:rFonts w:ascii="Times New Roman" w:hAnsi="Times New Roman" w:cs="Times New Roman"/>
        </w:rPr>
        <w:t>,</w:t>
      </w:r>
      <w:r w:rsidR="00646CC0" w:rsidRPr="00F242BF">
        <w:rPr>
          <w:rFonts w:ascii="Times New Roman" w:hAnsi="Times New Roman" w:cs="Times New Roman"/>
        </w:rPr>
        <w:t xml:space="preserve"> </w:t>
      </w:r>
      <w:r w:rsidR="007E5F6A" w:rsidRPr="00F242BF">
        <w:rPr>
          <w:rFonts w:ascii="Times New Roman" w:hAnsi="Times New Roman" w:cs="Times New Roman"/>
        </w:rPr>
        <w:t>may improve cognition with aging and prevent age-related neurodegenerative disorders.</w:t>
      </w:r>
      <w:r w:rsidR="002F5BC3" w:rsidRPr="00F242BF">
        <w:rPr>
          <w:rFonts w:ascii="Times New Roman" w:hAnsi="Times New Roman" w:cs="Times New Roman"/>
        </w:rPr>
        <w:t xml:space="preserve"> </w:t>
      </w:r>
    </w:p>
    <w:p w14:paraId="3C3125B3" w14:textId="44801C85" w:rsidR="007E5F6A" w:rsidRPr="00F242BF" w:rsidRDefault="007E5F6A" w:rsidP="00145484">
      <w:pPr>
        <w:contextualSpacing/>
        <w:jc w:val="both"/>
        <w:rPr>
          <w:rFonts w:ascii="Times New Roman" w:hAnsi="Times New Roman" w:cs="Times New Roman"/>
        </w:rPr>
      </w:pPr>
    </w:p>
    <w:p w14:paraId="01D2E1A7" w14:textId="7A6702AE" w:rsidR="007E5F6A" w:rsidRPr="00F242BF" w:rsidRDefault="00377EB1" w:rsidP="00145484">
      <w:pPr>
        <w:contextualSpacing/>
        <w:jc w:val="both"/>
        <w:rPr>
          <w:rFonts w:ascii="Times New Roman" w:hAnsi="Times New Roman" w:cs="Times New Roman"/>
        </w:rPr>
      </w:pPr>
      <w:r w:rsidRPr="00F242BF">
        <w:rPr>
          <w:rFonts w:ascii="Times New Roman" w:hAnsi="Times New Roman" w:cs="Times New Roman"/>
        </w:rPr>
        <w:t xml:space="preserve">The </w:t>
      </w:r>
      <w:r w:rsidR="00AA5DAD" w:rsidRPr="00F242BF">
        <w:rPr>
          <w:rFonts w:ascii="Times New Roman" w:hAnsi="Times New Roman" w:cs="Times New Roman"/>
        </w:rPr>
        <w:t xml:space="preserve">restrictive </w:t>
      </w:r>
      <w:r w:rsidR="00144684" w:rsidRPr="00F242BF">
        <w:rPr>
          <w:rFonts w:ascii="Times New Roman" w:hAnsi="Times New Roman" w:cs="Times New Roman"/>
        </w:rPr>
        <w:t xml:space="preserve">ketogenic dietary pattern, unlike the MIND diet, is not widely followed and therefore epidemiologic associations between the ketogenic diet and healthy brain aging are limited. </w:t>
      </w:r>
      <w:r w:rsidR="007870FF" w:rsidRPr="00F242BF">
        <w:rPr>
          <w:rFonts w:ascii="Times New Roman" w:hAnsi="Times New Roman" w:cs="Times New Roman"/>
        </w:rPr>
        <w:t>However, several short-term clinical trials offer insight into the effect of a ketogenic die</w:t>
      </w:r>
      <w:r w:rsidR="002F5BC3" w:rsidRPr="00F242BF">
        <w:rPr>
          <w:rFonts w:ascii="Times New Roman" w:hAnsi="Times New Roman" w:cs="Times New Roman"/>
        </w:rPr>
        <w:t xml:space="preserve">t on the mind. </w:t>
      </w:r>
      <w:proofErr w:type="spellStart"/>
      <w:r w:rsidR="002F5BC3" w:rsidRPr="00F242BF">
        <w:rPr>
          <w:rFonts w:ascii="Times New Roman" w:hAnsi="Times New Roman" w:cs="Times New Roman"/>
        </w:rPr>
        <w:t>Krikorian</w:t>
      </w:r>
      <w:proofErr w:type="spellEnd"/>
      <w:r w:rsidR="002F5BC3" w:rsidRPr="00F242BF">
        <w:rPr>
          <w:rFonts w:ascii="Times New Roman" w:hAnsi="Times New Roman" w:cs="Times New Roman"/>
        </w:rPr>
        <w:t xml:space="preserve"> et al.</w:t>
      </w:r>
      <w:r w:rsidR="007870FF" w:rsidRPr="00F242BF">
        <w:rPr>
          <w:rFonts w:ascii="Times New Roman" w:hAnsi="Times New Roman" w:cs="Times New Roman"/>
        </w:rPr>
        <w:t xml:space="preserve"> randomized 23 older adults to either a ketogenic diet or a high carbohydrate control diet for 6 weeks </w:t>
      </w:r>
      <w:r w:rsidR="007870FF"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Krikorian&lt;/Author&gt;&lt;Year&gt;2012&lt;/Year&gt;&lt;RecNum&gt;7694&lt;/RecNum&gt;&lt;DisplayText&gt;(29)&lt;/DisplayText&gt;&lt;record&gt;&lt;rec-number&gt;7694&lt;/rec-number&gt;&lt;foreign-keys&gt;&lt;key app="EN" db-id="aazdszfvi9wtr6exaxnvszeldtprdvs5swde" timestamp="1644016284"&gt;7694&lt;/key&gt;&lt;/foreign-keys&gt;&lt;ref-type name="Journal Article"&gt;17&lt;/ref-type&gt;&lt;contributors&gt;&lt;authors&gt;&lt;author&gt;Krikorian, R.&lt;/author&gt;&lt;author&gt;Shidler, M. D.&lt;/author&gt;&lt;author&gt;Dangelo, K.&lt;/author&gt;&lt;author&gt;Couch, S. C.&lt;/author&gt;&lt;author&gt;Benoit, S. C.&lt;/author&gt;&lt;author&gt;Clegg, D. J.&lt;/author&gt;&lt;/authors&gt;&lt;/contributors&gt;&lt;auth-address&gt;Department of Psychiatry and Behavioral Neuroscience, University of Cincinnati, Cincinnati, OH 45267-0559, USA. robert.krikorian@uc.edu&lt;/auth-address&gt;&lt;titles&gt;&lt;title&gt;Dietary ketosis enhances memory in mild cognitive impairment&lt;/title&gt;&lt;secondary-title&gt;Neurobiol Aging&lt;/secondary-title&gt;&lt;/titles&gt;&lt;periodical&gt;&lt;full-title&gt;Neurobiol Aging&lt;/full-title&gt;&lt;/periodical&gt;&lt;pages&gt;425 e19-27&lt;/pages&gt;&lt;volume&gt;33&lt;/volume&gt;&lt;number&gt;2&lt;/number&gt;&lt;edition&gt;2010/12/07&lt;/edition&gt;&lt;keywords&gt;&lt;keyword&gt;Aged&lt;/keyword&gt;&lt;keyword&gt;*Carbohydrate Metabolism&lt;/keyword&gt;&lt;keyword&gt;Cognition Disorders/complications/*diet therapy/*physiopathology&lt;/keyword&gt;&lt;keyword&gt;Diet, Carbohydrate-Restricted/adverse effects/*methods&lt;/keyword&gt;&lt;keyword&gt;Female&lt;/keyword&gt;&lt;keyword&gt;Humans&lt;/keyword&gt;&lt;keyword&gt;Ketosis/etiology/physiopathology&lt;/keyword&gt;&lt;keyword&gt;Male&lt;/keyword&gt;&lt;keyword&gt;*Memory&lt;/keyword&gt;&lt;keyword&gt;Memory Disorders/complications/*diet therapy/*physiopathology&lt;/keyword&gt;&lt;keyword&gt;Treatment Outcome&lt;/keyword&gt;&lt;/keywords&gt;&lt;dates&gt;&lt;year&gt;2012&lt;/year&gt;&lt;pub-dates&gt;&lt;date&gt;Feb&lt;/date&gt;&lt;/pub-dates&gt;&lt;/dates&gt;&lt;isbn&gt;1558-1497 (Electronic)&amp;#xD;0197-4580 (Linking)&lt;/isbn&gt;&lt;accession-num&gt;21130529&lt;/accession-num&gt;&lt;urls&gt;&lt;related-urls&gt;&lt;url&gt;https://www.ncbi.nlm.nih.gov/pubmed/21130529&lt;/url&gt;&lt;/related-urls&gt;&lt;/urls&gt;&lt;custom2&gt;PMC3116949&lt;/custom2&gt;&lt;electronic-resource-num&gt;10.1016/j.neurobiolaging.2010.10.006&lt;/electronic-resource-num&gt;&lt;/record&gt;&lt;/Cite&gt;&lt;/EndNote&gt;</w:instrText>
      </w:r>
      <w:r w:rsidR="007870FF" w:rsidRPr="00F242BF">
        <w:rPr>
          <w:rFonts w:ascii="Times New Roman" w:hAnsi="Times New Roman" w:cs="Times New Roman"/>
        </w:rPr>
        <w:fldChar w:fldCharType="separate"/>
      </w:r>
      <w:r w:rsidR="00B4756E" w:rsidRPr="00F242BF">
        <w:rPr>
          <w:rFonts w:ascii="Times New Roman" w:hAnsi="Times New Roman" w:cs="Times New Roman"/>
          <w:noProof/>
        </w:rPr>
        <w:t>(29)</w:t>
      </w:r>
      <w:r w:rsidR="007870FF" w:rsidRPr="00F242BF">
        <w:rPr>
          <w:rFonts w:ascii="Times New Roman" w:hAnsi="Times New Roman" w:cs="Times New Roman"/>
        </w:rPr>
        <w:fldChar w:fldCharType="end"/>
      </w:r>
      <w:r w:rsidR="007870FF" w:rsidRPr="00F242BF">
        <w:rPr>
          <w:rFonts w:ascii="Times New Roman" w:hAnsi="Times New Roman" w:cs="Times New Roman"/>
        </w:rPr>
        <w:t xml:space="preserve">. All adults had mild </w:t>
      </w:r>
      <w:r w:rsidR="007870FF" w:rsidRPr="00F242BF">
        <w:rPr>
          <w:rFonts w:ascii="Times New Roman" w:hAnsi="Times New Roman" w:cs="Times New Roman"/>
        </w:rPr>
        <w:lastRenderedPageBreak/>
        <w:t xml:space="preserve">cognitive impairment (a risk factor for Alzheimer’s </w:t>
      </w:r>
      <w:r w:rsidR="00296F68" w:rsidRPr="00F242BF">
        <w:rPr>
          <w:rFonts w:ascii="Times New Roman" w:hAnsi="Times New Roman" w:cs="Times New Roman"/>
        </w:rPr>
        <w:t>d</w:t>
      </w:r>
      <w:r w:rsidR="007870FF" w:rsidRPr="00F242BF">
        <w:rPr>
          <w:rFonts w:ascii="Times New Roman" w:hAnsi="Times New Roman" w:cs="Times New Roman"/>
        </w:rPr>
        <w:t>isease) with an average age of ~70 years and were largely college educated (average education years &gt;15 years). After a 6-week ketogenic diet, participants improved verbal memory performance compared to the high-</w:t>
      </w:r>
      <w:r w:rsidR="008F0DFF" w:rsidRPr="00F242BF">
        <w:rPr>
          <w:rFonts w:ascii="Times New Roman" w:hAnsi="Times New Roman" w:cs="Times New Roman"/>
        </w:rPr>
        <w:t>carbohydrate</w:t>
      </w:r>
      <w:r w:rsidR="007870FF" w:rsidRPr="00F242BF">
        <w:rPr>
          <w:rFonts w:ascii="Times New Roman" w:hAnsi="Times New Roman" w:cs="Times New Roman"/>
        </w:rPr>
        <w:t xml:space="preserve"> control diet. The concentrations of blood ketone levels </w:t>
      </w:r>
      <w:proofErr w:type="gramStart"/>
      <w:r w:rsidR="007870FF" w:rsidRPr="00F242BF">
        <w:rPr>
          <w:rFonts w:ascii="Times New Roman" w:hAnsi="Times New Roman" w:cs="Times New Roman"/>
        </w:rPr>
        <w:t>were also positively correlated</w:t>
      </w:r>
      <w:proofErr w:type="gramEnd"/>
      <w:r w:rsidR="007870FF" w:rsidRPr="00F242BF">
        <w:rPr>
          <w:rFonts w:ascii="Times New Roman" w:hAnsi="Times New Roman" w:cs="Times New Roman"/>
        </w:rPr>
        <w:t xml:space="preserve"> with memory performance. </w:t>
      </w:r>
      <w:r w:rsidR="002F5BC3" w:rsidRPr="00F242BF">
        <w:rPr>
          <w:rFonts w:ascii="Times New Roman" w:hAnsi="Times New Roman" w:cs="Times New Roman"/>
        </w:rPr>
        <w:t xml:space="preserve">In a similar study, Brandt et al. randomized older adults with mild cognitive </w:t>
      </w:r>
      <w:r w:rsidR="008F0DFF" w:rsidRPr="00F242BF">
        <w:rPr>
          <w:rFonts w:ascii="Times New Roman" w:hAnsi="Times New Roman" w:cs="Times New Roman"/>
        </w:rPr>
        <w:t>impairment</w:t>
      </w:r>
      <w:r w:rsidR="002F5BC3" w:rsidRPr="00F242BF">
        <w:rPr>
          <w:rFonts w:ascii="Times New Roman" w:hAnsi="Times New Roman" w:cs="Times New Roman"/>
        </w:rPr>
        <w:t xml:space="preserve"> to a </w:t>
      </w:r>
      <w:r w:rsidRPr="00F242BF">
        <w:rPr>
          <w:rFonts w:ascii="Times New Roman" w:hAnsi="Times New Roman" w:cs="Times New Roman"/>
        </w:rPr>
        <w:t>12-week</w:t>
      </w:r>
      <w:r w:rsidR="002F5BC3" w:rsidRPr="00F242BF">
        <w:rPr>
          <w:rFonts w:ascii="Times New Roman" w:hAnsi="Times New Roman" w:cs="Times New Roman"/>
        </w:rPr>
        <w:t xml:space="preserve"> ketogenic or high-carbohydrate control diet </w:t>
      </w:r>
      <w:r w:rsidR="002F5BC3" w:rsidRPr="00F242BF">
        <w:rPr>
          <w:rFonts w:ascii="Times New Roman" w:hAnsi="Times New Roman" w:cs="Times New Roman"/>
        </w:rPr>
        <w:fldChar w:fldCharType="begin">
          <w:fldData xml:space="preserve">PEVuZE5vdGU+PENpdGU+PEF1dGhvcj5CcmFuZHQ8L0F1dGhvcj48WWVhcj4yMDE5PC9ZZWFyPjxS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CcmFuZHQ8L0F1dGhvcj48WWVhcj4yMDE5PC9ZZWFyPjxS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2F5BC3" w:rsidRPr="00F242BF">
        <w:rPr>
          <w:rFonts w:ascii="Times New Roman" w:hAnsi="Times New Roman" w:cs="Times New Roman"/>
        </w:rPr>
      </w:r>
      <w:r w:rsidR="002F5BC3" w:rsidRPr="00F242BF">
        <w:rPr>
          <w:rFonts w:ascii="Times New Roman" w:hAnsi="Times New Roman" w:cs="Times New Roman"/>
        </w:rPr>
        <w:fldChar w:fldCharType="separate"/>
      </w:r>
      <w:r w:rsidR="00B4756E" w:rsidRPr="00F242BF">
        <w:rPr>
          <w:rFonts w:ascii="Times New Roman" w:hAnsi="Times New Roman" w:cs="Times New Roman"/>
          <w:noProof/>
        </w:rPr>
        <w:t>(30)</w:t>
      </w:r>
      <w:r w:rsidR="002F5BC3" w:rsidRPr="00F242BF">
        <w:rPr>
          <w:rFonts w:ascii="Times New Roman" w:hAnsi="Times New Roman" w:cs="Times New Roman"/>
        </w:rPr>
        <w:fldChar w:fldCharType="end"/>
      </w:r>
      <w:r w:rsidR="002F5BC3" w:rsidRPr="00F242BF">
        <w:rPr>
          <w:rFonts w:ascii="Times New Roman" w:hAnsi="Times New Roman" w:cs="Times New Roman"/>
        </w:rPr>
        <w:t xml:space="preserve">. Although only 14 participants completed the trial, with modest dietary adherence, individuals adhering to a ketogenic diet improved episodic memory scores and positive mood states. Another small trial showed the ketogenic diet improved a cognitive component of the Alzheimer’s Disease Assessment scale over a 12 week intervention </w:t>
      </w:r>
      <w:r w:rsidR="002F5BC3"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Taylor&lt;/Author&gt;&lt;Year&gt;2018&lt;/Year&gt;&lt;RecNum&gt;7696&lt;/RecNum&gt;&lt;DisplayText&gt;(31)&lt;/DisplayText&gt;&lt;record&gt;&lt;rec-number&gt;7696&lt;/rec-number&gt;&lt;foreign-keys&gt;&lt;key app="EN" db-id="aazdszfvi9wtr6exaxnvszeldtprdvs5swde" timestamp="1644017081"&gt;7696&lt;/key&gt;&lt;/foreign-keys&gt;&lt;ref-type name="Journal Article"&gt;17&lt;/ref-type&gt;&lt;contributors&gt;&lt;authors&gt;&lt;author&gt;Taylor, M. K.&lt;/author&gt;&lt;author&gt;Sullivan, D. K.&lt;/author&gt;&lt;author&gt;Mahnken, J. D.&lt;/author&gt;&lt;author&gt;Burns, J. M.&lt;/author&gt;&lt;author&gt;Swerdlow, R. H.&lt;/author&gt;&lt;/authors&gt;&lt;/contributors&gt;&lt;auth-address&gt;University of Kansas Alzheimer&amp;apos;s Disease Center, Fairway, KS, USA.&amp;#xD;Department of Dietetics and Nutrition, University of Kansas Medical Center, Kansas City, KS, USA.&amp;#xD;Department of Biostatistics, University of Kansas Medical Center, Kansas City, KS, USA.&amp;#xD;Department of Neurology, University of Kansas Medical Center, Kansas City, KS, USA.&amp;#xD;Department of Molecular and Integrative Physiology, University of Kansas Medical Center, Kansas City, KS, USA.&amp;#xD;Department of Biochemistry and Molecular Biology, University of Kansas Medical Center, Kansas City, KS, USA.&lt;/auth-address&gt;&lt;titles&gt;&lt;title&gt;Feasibility and efficacy data from a ketogenic diet intervention in Alzheimer&amp;apos;s disease&lt;/title&gt;&lt;secondary-title&gt;Alzheimers Dement (N Y)&lt;/secondary-title&gt;&lt;/titles&gt;&lt;periodical&gt;&lt;full-title&gt;Alzheimers Dement (N Y)&lt;/full-title&gt;&lt;/periodical&gt;&lt;pages&gt;28-36&lt;/pages&gt;&lt;volume&gt;4&lt;/volume&gt;&lt;edition&gt;2018/06/30&lt;/edition&gt;&lt;keywords&gt;&lt;keyword&gt;Alzheimer&amp;apos;s disease&lt;/keyword&gt;&lt;keyword&gt;Cognition&lt;/keyword&gt;&lt;keyword&gt;Ketogenic diet&lt;/keyword&gt;&lt;keyword&gt;Low-carbohydrate diet&lt;/keyword&gt;&lt;keyword&gt;Medium-chain triglyceride&lt;/keyword&gt;&lt;/keywords&gt;&lt;dates&gt;&lt;year&gt;2018&lt;/year&gt;&lt;/dates&gt;&lt;isbn&gt;2352-8737 (Electronic)&amp;#xD;2352-8737 (Linking)&lt;/isbn&gt;&lt;accession-num&gt;29955649&lt;/accession-num&gt;&lt;urls&gt;&lt;related-urls&gt;&lt;url&gt;https://www.ncbi.nlm.nih.gov/pubmed/29955649&lt;/url&gt;&lt;/related-urls&gt;&lt;/urls&gt;&lt;custom2&gt;PMC6021549&lt;/custom2&gt;&lt;electronic-resource-num&gt;10.1016/j.trci.2017.11.002&lt;/electronic-resource-num&gt;&lt;/record&gt;&lt;/Cite&gt;&lt;/EndNote&gt;</w:instrText>
      </w:r>
      <w:r w:rsidR="002F5BC3" w:rsidRPr="00F242BF">
        <w:rPr>
          <w:rFonts w:ascii="Times New Roman" w:hAnsi="Times New Roman" w:cs="Times New Roman"/>
        </w:rPr>
        <w:fldChar w:fldCharType="separate"/>
      </w:r>
      <w:r w:rsidR="00B4756E" w:rsidRPr="00F242BF">
        <w:rPr>
          <w:rFonts w:ascii="Times New Roman" w:hAnsi="Times New Roman" w:cs="Times New Roman"/>
          <w:noProof/>
        </w:rPr>
        <w:t>(31)</w:t>
      </w:r>
      <w:r w:rsidR="002F5BC3" w:rsidRPr="00F242BF">
        <w:rPr>
          <w:rFonts w:ascii="Times New Roman" w:hAnsi="Times New Roman" w:cs="Times New Roman"/>
        </w:rPr>
        <w:fldChar w:fldCharType="end"/>
      </w:r>
      <w:r w:rsidR="002F5BC3" w:rsidRPr="00F242BF">
        <w:rPr>
          <w:rFonts w:ascii="Times New Roman" w:hAnsi="Times New Roman" w:cs="Times New Roman"/>
        </w:rPr>
        <w:t xml:space="preserve">. Finally, yet another small trial </w:t>
      </w:r>
      <w:r w:rsidR="00FF093F" w:rsidRPr="00F242BF">
        <w:rPr>
          <w:rFonts w:ascii="Times New Roman" w:hAnsi="Times New Roman" w:cs="Times New Roman"/>
        </w:rPr>
        <w:t xml:space="preserve">conducted by </w:t>
      </w:r>
      <w:proofErr w:type="spellStart"/>
      <w:r w:rsidR="00FF093F" w:rsidRPr="00F242BF">
        <w:rPr>
          <w:rFonts w:ascii="Times New Roman" w:hAnsi="Times New Roman" w:cs="Times New Roman"/>
        </w:rPr>
        <w:t>Sheffler</w:t>
      </w:r>
      <w:proofErr w:type="spellEnd"/>
      <w:r w:rsidR="00FF093F" w:rsidRPr="00F242BF">
        <w:rPr>
          <w:rFonts w:ascii="Times New Roman" w:hAnsi="Times New Roman" w:cs="Times New Roman"/>
        </w:rPr>
        <w:t xml:space="preserve"> et al. included 9 older adults who were counseled to consume a ketogenic diet for 6 weeks, after which they observed significant improvement in cognitive performance </w:t>
      </w:r>
      <w:r w:rsidR="00FF093F"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Sheffler&lt;/Author&gt;&lt;Year&gt;2022&lt;/Year&gt;&lt;RecNum&gt;7697&lt;/RecNum&gt;&lt;DisplayText&gt;(32)&lt;/DisplayText&gt;&lt;record&gt;&lt;rec-number&gt;7697&lt;/rec-number&gt;&lt;foreign-keys&gt;&lt;key app="EN" db-id="aazdszfvi9wtr6exaxnvszeldtprdvs5swde" timestamp="1644017517"&gt;7697&lt;/key&gt;&lt;/foreign-keys&gt;&lt;ref-type name="Journal Article"&gt;17&lt;/ref-type&gt;&lt;contributors&gt;&lt;authors&gt;&lt;author&gt;Sheffler, J. L.&lt;/author&gt;&lt;author&gt;Arjmandi, B.&lt;/author&gt;&lt;author&gt;Quinn, J.&lt;/author&gt;&lt;author&gt;Hajcak, G.&lt;/author&gt;&lt;author&gt;Vied, C.&lt;/author&gt;&lt;author&gt;Akhavan, N.&lt;/author&gt;&lt;author&gt;Naar, S.&lt;/author&gt;&lt;/authors&gt;&lt;/contributors&gt;&lt;auth-address&gt;Florida State University, Tallahassee, USA. Julia.sheffler@med.fsu.edu.&amp;#xD;Florida State University, Tallahassee, USA.&lt;/auth-address&gt;&lt;titles&gt;&lt;title&gt;Feasibility of an MI-CBT ketogenic adherence program for older adults with mild cognitive impairment&lt;/title&gt;&lt;secondary-title&gt;Pilot Feasibility Stud&lt;/secondary-title&gt;&lt;/titles&gt;&lt;periodical&gt;&lt;full-title&gt;Pilot Feasibility Stud&lt;/full-title&gt;&lt;/periodical&gt;&lt;pages&gt;16&lt;/pages&gt;&lt;volume&gt;8&lt;/volume&gt;&lt;number&gt;1&lt;/number&gt;&lt;edition&gt;2022/01/24&lt;/edition&gt;&lt;keywords&gt;&lt;keyword&gt;Adherence&lt;/keyword&gt;&lt;keyword&gt;Cognitive Behavioral therapy&lt;/keyword&gt;&lt;keyword&gt;Intervention&lt;/keyword&gt;&lt;keyword&gt;Mild cognitive impairment&lt;/keyword&gt;&lt;keyword&gt;Motivational interviewing&lt;/keyword&gt;&lt;/keywords&gt;&lt;dates&gt;&lt;year&gt;2022&lt;/year&gt;&lt;pub-dates&gt;&lt;date&gt;Jan 22&lt;/date&gt;&lt;/pub-dates&gt;&lt;/dates&gt;&lt;isbn&gt;2055-5784 (Print)&amp;#xD;2055-5784 (Linking)&lt;/isbn&gt;&lt;accession-num&gt;35065656&lt;/accession-num&gt;&lt;urls&gt;&lt;related-urls&gt;&lt;url&gt;https://www.ncbi.nlm.nih.gov/pubmed/35065656&lt;/url&gt;&lt;/related-urls&gt;&lt;/urls&gt;&lt;custom2&gt;PMC8783179&lt;/custom2&gt;&lt;electronic-resource-num&gt;10.1186/s40814-022-00970-z&lt;/electronic-resource-num&gt;&lt;/record&gt;&lt;/Cite&gt;&lt;/EndNote&gt;</w:instrText>
      </w:r>
      <w:r w:rsidR="00FF093F" w:rsidRPr="00F242BF">
        <w:rPr>
          <w:rFonts w:ascii="Times New Roman" w:hAnsi="Times New Roman" w:cs="Times New Roman"/>
        </w:rPr>
        <w:fldChar w:fldCharType="separate"/>
      </w:r>
      <w:r w:rsidR="00B4756E" w:rsidRPr="00F242BF">
        <w:rPr>
          <w:rFonts w:ascii="Times New Roman" w:hAnsi="Times New Roman" w:cs="Times New Roman"/>
          <w:noProof/>
        </w:rPr>
        <w:t>(32)</w:t>
      </w:r>
      <w:r w:rsidR="00FF093F" w:rsidRPr="00F242BF">
        <w:rPr>
          <w:rFonts w:ascii="Times New Roman" w:hAnsi="Times New Roman" w:cs="Times New Roman"/>
        </w:rPr>
        <w:fldChar w:fldCharType="end"/>
      </w:r>
      <w:r w:rsidR="00FF093F" w:rsidRPr="00F242BF">
        <w:rPr>
          <w:rFonts w:ascii="Times New Roman" w:hAnsi="Times New Roman" w:cs="Times New Roman"/>
        </w:rPr>
        <w:t>. Taken together, these small clinical trials support the ketogenic diet as a potential therapeutic</w:t>
      </w:r>
      <w:r w:rsidR="002746FE" w:rsidRPr="00F242BF">
        <w:rPr>
          <w:rFonts w:ascii="Times New Roman" w:hAnsi="Times New Roman" w:cs="Times New Roman"/>
        </w:rPr>
        <w:t xml:space="preserve"> strategy</w:t>
      </w:r>
      <w:r w:rsidR="00FF093F" w:rsidRPr="00F242BF">
        <w:rPr>
          <w:rFonts w:ascii="Times New Roman" w:hAnsi="Times New Roman" w:cs="Times New Roman"/>
        </w:rPr>
        <w:t xml:space="preserve"> for mild cognitive impairment with aging. Certainly</w:t>
      </w:r>
      <w:r w:rsidR="00B4756E" w:rsidRPr="00F242BF">
        <w:rPr>
          <w:rFonts w:ascii="Times New Roman" w:hAnsi="Times New Roman" w:cs="Times New Roman"/>
        </w:rPr>
        <w:t>,</w:t>
      </w:r>
      <w:r w:rsidR="00FF093F" w:rsidRPr="00F242BF">
        <w:rPr>
          <w:rFonts w:ascii="Times New Roman" w:hAnsi="Times New Roman" w:cs="Times New Roman"/>
        </w:rPr>
        <w:t xml:space="preserve"> larger clinical trials </w:t>
      </w:r>
      <w:proofErr w:type="gramStart"/>
      <w:r w:rsidR="00FF093F" w:rsidRPr="00F242BF">
        <w:rPr>
          <w:rFonts w:ascii="Times New Roman" w:hAnsi="Times New Roman" w:cs="Times New Roman"/>
        </w:rPr>
        <w:t>are warranted</w:t>
      </w:r>
      <w:proofErr w:type="gramEnd"/>
      <w:r w:rsidR="00FF093F" w:rsidRPr="00F242BF">
        <w:rPr>
          <w:rFonts w:ascii="Times New Roman" w:hAnsi="Times New Roman" w:cs="Times New Roman"/>
        </w:rPr>
        <w:t xml:space="preserve"> to better understand this therapeutic potential, while the underlying mechanisms continue to be more fully elucidated.</w:t>
      </w:r>
    </w:p>
    <w:p w14:paraId="7C9A2E7D" w14:textId="58D2BC55" w:rsidR="008B66C4" w:rsidRPr="00F242BF" w:rsidRDefault="008B66C4" w:rsidP="00145484">
      <w:pPr>
        <w:contextualSpacing/>
        <w:jc w:val="both"/>
        <w:rPr>
          <w:rFonts w:ascii="Times New Roman" w:hAnsi="Times New Roman" w:cs="Times New Roman"/>
        </w:rPr>
      </w:pPr>
    </w:p>
    <w:p w14:paraId="2714B027" w14:textId="6B05CB9E" w:rsidR="00560B7F" w:rsidRPr="00F242BF" w:rsidRDefault="00560B7F" w:rsidP="00145484">
      <w:pPr>
        <w:contextualSpacing/>
        <w:jc w:val="both"/>
        <w:rPr>
          <w:rFonts w:ascii="Times New Roman" w:hAnsi="Times New Roman" w:cs="Times New Roman"/>
        </w:rPr>
      </w:pPr>
      <w:r w:rsidRPr="00F242BF">
        <w:rPr>
          <w:rFonts w:ascii="Times New Roman" w:hAnsi="Times New Roman" w:cs="Times New Roman"/>
        </w:rPr>
        <w:t xml:space="preserve">The biological mechanisms linking a ketogenic diet and cognitive health </w:t>
      </w:r>
      <w:proofErr w:type="gramStart"/>
      <w:r w:rsidRPr="00F242BF">
        <w:rPr>
          <w:rFonts w:ascii="Times New Roman" w:hAnsi="Times New Roman" w:cs="Times New Roman"/>
        </w:rPr>
        <w:t>are primarily thought to be related</w:t>
      </w:r>
      <w:proofErr w:type="gramEnd"/>
      <w:r w:rsidRPr="00F242BF">
        <w:rPr>
          <w:rFonts w:ascii="Times New Roman" w:hAnsi="Times New Roman" w:cs="Times New Roman"/>
        </w:rPr>
        <w:t xml:space="preserve"> to nutrient metabolism. The development of cognitive impairment and Alzheimer’s </w:t>
      </w:r>
      <w:r w:rsidR="005E7C04" w:rsidRPr="00F242BF">
        <w:rPr>
          <w:rFonts w:ascii="Times New Roman" w:hAnsi="Times New Roman" w:cs="Times New Roman"/>
        </w:rPr>
        <w:t>d</w:t>
      </w:r>
      <w:r w:rsidRPr="00F242BF">
        <w:rPr>
          <w:rFonts w:ascii="Times New Roman" w:hAnsi="Times New Roman" w:cs="Times New Roman"/>
        </w:rPr>
        <w:t xml:space="preserve">isease </w:t>
      </w:r>
      <w:proofErr w:type="gramStart"/>
      <w:r w:rsidRPr="00F242BF">
        <w:rPr>
          <w:rFonts w:ascii="Times New Roman" w:hAnsi="Times New Roman" w:cs="Times New Roman"/>
        </w:rPr>
        <w:t>are related</w:t>
      </w:r>
      <w:proofErr w:type="gramEnd"/>
      <w:r w:rsidRPr="00F242BF">
        <w:rPr>
          <w:rFonts w:ascii="Times New Roman" w:hAnsi="Times New Roman" w:cs="Times New Roman"/>
        </w:rPr>
        <w:t xml:space="preserve"> to impaired glucose metabolism in the brain</w:t>
      </w:r>
      <w:r w:rsidR="00322D88" w:rsidRPr="00F242BF">
        <w:rPr>
          <w:rFonts w:ascii="Times New Roman" w:hAnsi="Times New Roman" w:cs="Times New Roman"/>
        </w:rPr>
        <w:t xml:space="preserve"> </w:t>
      </w:r>
      <w:r w:rsidR="00322D88" w:rsidRPr="00F242BF">
        <w:rPr>
          <w:rFonts w:ascii="Times New Roman" w:hAnsi="Times New Roman" w:cs="Times New Roman"/>
        </w:rPr>
        <w:fldChar w:fldCharType="begin">
          <w:fldData xml:space="preserve">PEVuZE5vdGU+PENpdGU+PEF1dGhvcj5WYW5JdGFsbGllPC9BdXRob3I+PFllYXI+MjAxNTwvWWVh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WYW5JdGFsbGllPC9BdXRob3I+PFllYXI+MjAxNTwvWWVh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322D88" w:rsidRPr="00F242BF">
        <w:rPr>
          <w:rFonts w:ascii="Times New Roman" w:hAnsi="Times New Roman" w:cs="Times New Roman"/>
        </w:rPr>
      </w:r>
      <w:r w:rsidR="00322D88" w:rsidRPr="00F242BF">
        <w:rPr>
          <w:rFonts w:ascii="Times New Roman" w:hAnsi="Times New Roman" w:cs="Times New Roman"/>
        </w:rPr>
        <w:fldChar w:fldCharType="separate"/>
      </w:r>
      <w:r w:rsidR="00B4756E" w:rsidRPr="00F242BF">
        <w:rPr>
          <w:rFonts w:ascii="Times New Roman" w:hAnsi="Times New Roman" w:cs="Times New Roman"/>
          <w:noProof/>
        </w:rPr>
        <w:t>(33)</w:t>
      </w:r>
      <w:r w:rsidR="00322D88" w:rsidRPr="00F242BF">
        <w:rPr>
          <w:rFonts w:ascii="Times New Roman" w:hAnsi="Times New Roman" w:cs="Times New Roman"/>
        </w:rPr>
        <w:fldChar w:fldCharType="end"/>
      </w:r>
      <w:r w:rsidRPr="00F242BF">
        <w:rPr>
          <w:rFonts w:ascii="Times New Roman" w:hAnsi="Times New Roman" w:cs="Times New Roman"/>
        </w:rPr>
        <w:t xml:space="preserve">. </w:t>
      </w:r>
      <w:r w:rsidR="00611A5A" w:rsidRPr="00F242BF">
        <w:rPr>
          <w:rFonts w:ascii="Times New Roman" w:hAnsi="Times New Roman" w:cs="Times New Roman"/>
        </w:rPr>
        <w:t xml:space="preserve">This glucose </w:t>
      </w:r>
      <w:proofErr w:type="spellStart"/>
      <w:r w:rsidR="00611A5A" w:rsidRPr="00F242BF">
        <w:rPr>
          <w:rFonts w:ascii="Times New Roman" w:hAnsi="Times New Roman" w:cs="Times New Roman"/>
        </w:rPr>
        <w:t>hypometabolism</w:t>
      </w:r>
      <w:proofErr w:type="spellEnd"/>
      <w:r w:rsidR="00611A5A" w:rsidRPr="00F242BF">
        <w:rPr>
          <w:rFonts w:ascii="Times New Roman" w:hAnsi="Times New Roman" w:cs="Times New Roman"/>
        </w:rPr>
        <w:t xml:space="preserve"> in the brain occurs with normal aging, </w:t>
      </w:r>
      <w:proofErr w:type="gramStart"/>
      <w:r w:rsidR="00611A5A" w:rsidRPr="00F242BF">
        <w:rPr>
          <w:rFonts w:ascii="Times New Roman" w:hAnsi="Times New Roman" w:cs="Times New Roman"/>
        </w:rPr>
        <w:t>is accelerated</w:t>
      </w:r>
      <w:proofErr w:type="gramEnd"/>
      <w:r w:rsidR="00611A5A" w:rsidRPr="00F242BF">
        <w:rPr>
          <w:rFonts w:ascii="Times New Roman" w:hAnsi="Times New Roman" w:cs="Times New Roman"/>
        </w:rPr>
        <w:t xml:space="preserve"> in the </w:t>
      </w:r>
      <w:r w:rsidR="00E27595" w:rsidRPr="00F242BF">
        <w:rPr>
          <w:rFonts w:ascii="Times New Roman" w:hAnsi="Times New Roman" w:cs="Times New Roman"/>
        </w:rPr>
        <w:t>cognitively</w:t>
      </w:r>
      <w:r w:rsidR="00611A5A" w:rsidRPr="00F242BF">
        <w:rPr>
          <w:rFonts w:ascii="Times New Roman" w:hAnsi="Times New Roman" w:cs="Times New Roman"/>
        </w:rPr>
        <w:t xml:space="preserve"> impaired</w:t>
      </w:r>
      <w:r w:rsidR="00042E79" w:rsidRPr="00F242BF">
        <w:rPr>
          <w:rFonts w:ascii="Times New Roman" w:hAnsi="Times New Roman" w:cs="Times New Roman"/>
        </w:rPr>
        <w:t>,</w:t>
      </w:r>
      <w:r w:rsidR="00611A5A" w:rsidRPr="00F242BF">
        <w:rPr>
          <w:rFonts w:ascii="Times New Roman" w:hAnsi="Times New Roman" w:cs="Times New Roman"/>
        </w:rPr>
        <w:t xml:space="preserve"> and is postulated to be due to reduced glucose transport </w:t>
      </w:r>
      <w:r w:rsidR="00611A5A" w:rsidRPr="00F242BF">
        <w:rPr>
          <w:rFonts w:ascii="Times New Roman" w:hAnsi="Times New Roman" w:cs="Times New Roman"/>
        </w:rPr>
        <w:fldChar w:fldCharType="begin">
          <w:fldData xml:space="preserve">PEVuZE5vdGU+PENpdGU+PEF1dGhvcj5LYXBvZ2lhbm5pczwvQXV0aG9yPjxZZWFyPjIwMjA8L1ll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LYXBvZ2lhbm5pczwvQXV0aG9yPjxZZWFyPjIwMjA8L1ll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611A5A" w:rsidRPr="00F242BF">
        <w:rPr>
          <w:rFonts w:ascii="Times New Roman" w:hAnsi="Times New Roman" w:cs="Times New Roman"/>
        </w:rPr>
      </w:r>
      <w:r w:rsidR="00611A5A" w:rsidRPr="00F242BF">
        <w:rPr>
          <w:rFonts w:ascii="Times New Roman" w:hAnsi="Times New Roman" w:cs="Times New Roman"/>
        </w:rPr>
        <w:fldChar w:fldCharType="separate"/>
      </w:r>
      <w:r w:rsidR="00B4756E" w:rsidRPr="00F242BF">
        <w:rPr>
          <w:rFonts w:ascii="Times New Roman" w:hAnsi="Times New Roman" w:cs="Times New Roman"/>
          <w:noProof/>
        </w:rPr>
        <w:t>(34)</w:t>
      </w:r>
      <w:r w:rsidR="00611A5A" w:rsidRPr="00F242BF">
        <w:rPr>
          <w:rFonts w:ascii="Times New Roman" w:hAnsi="Times New Roman" w:cs="Times New Roman"/>
        </w:rPr>
        <w:fldChar w:fldCharType="end"/>
      </w:r>
      <w:r w:rsidR="00611A5A" w:rsidRPr="00F242BF">
        <w:rPr>
          <w:rFonts w:ascii="Times New Roman" w:hAnsi="Times New Roman" w:cs="Times New Roman"/>
        </w:rPr>
        <w:t>.</w:t>
      </w:r>
      <w:r w:rsidR="000F5368" w:rsidRPr="00F242BF">
        <w:rPr>
          <w:rFonts w:ascii="Times New Roman" w:hAnsi="Times New Roman" w:cs="Times New Roman"/>
        </w:rPr>
        <w:t xml:space="preserve"> </w:t>
      </w:r>
      <w:r w:rsidR="00D1585D" w:rsidRPr="00F242BF">
        <w:rPr>
          <w:rFonts w:ascii="Times New Roman" w:hAnsi="Times New Roman" w:cs="Times New Roman"/>
        </w:rPr>
        <w:t xml:space="preserve">Since the landmark findings of Owen et al. in 1967, showing that ketones replace glucose utilization in the brain when glucose availability is lacking </w:t>
      </w:r>
      <w:r w:rsidR="00D1585D"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Owen&lt;/Author&gt;&lt;Year&gt;1967&lt;/Year&gt;&lt;RecNum&gt;7707&lt;/RecNum&gt;&lt;DisplayText&gt;(35)&lt;/DisplayText&gt;&lt;record&gt;&lt;rec-number&gt;7707&lt;/rec-number&gt;&lt;foreign-keys&gt;&lt;key app="EN" db-id="aazdszfvi9wtr6exaxnvszeldtprdvs5swde" timestamp="1644037229"&gt;7707&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J Clin Invest&lt;/secondary-title&gt;&lt;/titles&gt;&lt;periodical&gt;&lt;full-title&gt;J Clin Invest&lt;/full-title&gt;&lt;/periodical&gt;&lt;pages&gt;1589-95&lt;/pages&gt;&lt;volume&gt;46&lt;/volume&gt;&lt;number&gt;10&lt;/number&gt;&lt;edition&gt;1967/10/01&lt;/edition&gt;&lt;keywords&gt;&lt;keyword&gt;Acetoacetates/*metabolism&lt;/keyword&gt;&lt;keyword&gt;Adult&lt;/keyword&gt;&lt;keyword&gt;Blood Flow Velocity&lt;/keyword&gt;&lt;keyword&gt;Brain/*metabolism&lt;/keyword&gt;&lt;keyword&gt;Calorimetry&lt;/keyword&gt;&lt;keyword&gt;Catheterization&lt;/keyword&gt;&lt;keyword&gt;Female&lt;/keyword&gt;&lt;keyword&gt;Glucose/*metabolism&lt;/keyword&gt;&lt;keyword&gt;Humans&lt;/keyword&gt;&lt;keyword&gt;Hydroxybutyrates/*metabolism&lt;/keyword&gt;&lt;keyword&gt;Male&lt;/keyword&gt;&lt;keyword&gt;Middle Aged&lt;/keyword&gt;&lt;keyword&gt;Starvation/*metabolism&lt;/keyword&gt;&lt;/keywords&gt;&lt;dates&gt;&lt;year&gt;1967&lt;/year&gt;&lt;pub-dates&gt;&lt;date&gt;Oct&lt;/date&gt;&lt;/pub-dates&gt;&lt;/dates&gt;&lt;isbn&gt;0021-9738 (Print)&amp;#xD;0021-9738 (Linking)&lt;/isbn&gt;&lt;accession-num&gt;6061736&lt;/accession-num&gt;&lt;urls&gt;&lt;related-urls&gt;&lt;url&gt;https://www.ncbi.nlm.nih.gov/pubmed/6061736&lt;/url&gt;&lt;/related-urls&gt;&lt;/urls&gt;&lt;custom2&gt;PMC292907&lt;/custom2&gt;&lt;electronic-resource-num&gt;10.1172/JCI105650&lt;/electronic-resource-num&gt;&lt;/record&gt;&lt;/Cite&gt;&lt;/EndNote&gt;</w:instrText>
      </w:r>
      <w:r w:rsidR="00D1585D" w:rsidRPr="00F242BF">
        <w:rPr>
          <w:rFonts w:ascii="Times New Roman" w:hAnsi="Times New Roman" w:cs="Times New Roman"/>
        </w:rPr>
        <w:fldChar w:fldCharType="separate"/>
      </w:r>
      <w:r w:rsidR="00B4756E" w:rsidRPr="00F242BF">
        <w:rPr>
          <w:rFonts w:ascii="Times New Roman" w:hAnsi="Times New Roman" w:cs="Times New Roman"/>
          <w:noProof/>
        </w:rPr>
        <w:t>(35)</w:t>
      </w:r>
      <w:r w:rsidR="00D1585D" w:rsidRPr="00F242BF">
        <w:rPr>
          <w:rFonts w:ascii="Times New Roman" w:hAnsi="Times New Roman" w:cs="Times New Roman"/>
        </w:rPr>
        <w:fldChar w:fldCharType="end"/>
      </w:r>
      <w:r w:rsidR="00D1585D" w:rsidRPr="00F242BF">
        <w:rPr>
          <w:rFonts w:ascii="Times New Roman" w:hAnsi="Times New Roman" w:cs="Times New Roman"/>
        </w:rPr>
        <w:t xml:space="preserve">, interest in the impact of shifting brain fuel utilization has gained interest. </w:t>
      </w:r>
      <w:r w:rsidR="00E27595" w:rsidRPr="00F242BF">
        <w:rPr>
          <w:rFonts w:ascii="Times New Roman" w:hAnsi="Times New Roman" w:cs="Times New Roman"/>
        </w:rPr>
        <w:t xml:space="preserve">Additional </w:t>
      </w:r>
      <w:r w:rsidRPr="00F242BF">
        <w:rPr>
          <w:rFonts w:ascii="Times New Roman" w:hAnsi="Times New Roman" w:cs="Times New Roman"/>
        </w:rPr>
        <w:t xml:space="preserve">information </w:t>
      </w:r>
      <w:proofErr w:type="gramStart"/>
      <w:r w:rsidRPr="00F242BF">
        <w:rPr>
          <w:rFonts w:ascii="Times New Roman" w:hAnsi="Times New Roman" w:cs="Times New Roman"/>
        </w:rPr>
        <w:t>can be gained</w:t>
      </w:r>
      <w:proofErr w:type="gramEnd"/>
      <w:r w:rsidRPr="00F242BF">
        <w:rPr>
          <w:rFonts w:ascii="Times New Roman" w:hAnsi="Times New Roman" w:cs="Times New Roman"/>
        </w:rPr>
        <w:t xml:space="preserve"> from studies that experimentally increased circulating ketones using medium chain triglycerides (MCT). Six months of MCT supplementation increased circulating ketones, uptake of ketones into brain white matter and increased processing speed from a neurocognitive battery test </w:t>
      </w:r>
      <w:r w:rsidRPr="00F242BF">
        <w:rPr>
          <w:rFonts w:ascii="Times New Roman" w:hAnsi="Times New Roman" w:cs="Times New Roman"/>
        </w:rPr>
        <w:fldChar w:fldCharType="begin">
          <w:fldData xml:space="preserve">PEVuZE5vdGU+PENpdGU+PEF1dGhvcj5Sb3k8L0F1dGhvcj48WWVhcj4yMDIxPC9ZZWFyPjxSZWNO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Sb3k8L0F1dGhvcj48WWVhcj4yMDIxPC9ZZWFyPjxSZWNO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Pr="00F242BF">
        <w:rPr>
          <w:rFonts w:ascii="Times New Roman" w:hAnsi="Times New Roman" w:cs="Times New Roman"/>
        </w:rPr>
      </w:r>
      <w:r w:rsidRPr="00F242BF">
        <w:rPr>
          <w:rFonts w:ascii="Times New Roman" w:hAnsi="Times New Roman" w:cs="Times New Roman"/>
        </w:rPr>
        <w:fldChar w:fldCharType="separate"/>
      </w:r>
      <w:r w:rsidR="00B4756E" w:rsidRPr="00F242BF">
        <w:rPr>
          <w:rFonts w:ascii="Times New Roman" w:hAnsi="Times New Roman" w:cs="Times New Roman"/>
          <w:noProof/>
        </w:rPr>
        <w:t>(36)</w:t>
      </w:r>
      <w:r w:rsidRPr="00F242BF">
        <w:rPr>
          <w:rFonts w:ascii="Times New Roman" w:hAnsi="Times New Roman" w:cs="Times New Roman"/>
        </w:rPr>
        <w:fldChar w:fldCharType="end"/>
      </w:r>
      <w:r w:rsidRPr="00F242BF">
        <w:rPr>
          <w:rFonts w:ascii="Times New Roman" w:hAnsi="Times New Roman" w:cs="Times New Roman"/>
        </w:rPr>
        <w:t>.</w:t>
      </w:r>
      <w:r w:rsidR="00E27595" w:rsidRPr="00F242BF">
        <w:rPr>
          <w:rFonts w:ascii="Times New Roman" w:hAnsi="Times New Roman" w:cs="Times New Roman"/>
        </w:rPr>
        <w:t xml:space="preserve"> A systematic review further shows MCTs increase ketones and may improve cognitive </w:t>
      </w:r>
      <w:proofErr w:type="gramStart"/>
      <w:r w:rsidR="00E27595" w:rsidRPr="00F242BF">
        <w:rPr>
          <w:rFonts w:ascii="Times New Roman" w:hAnsi="Times New Roman" w:cs="Times New Roman"/>
        </w:rPr>
        <w:t>impairment,</w:t>
      </w:r>
      <w:proofErr w:type="gramEnd"/>
      <w:r w:rsidR="00E27595" w:rsidRPr="00F242BF">
        <w:rPr>
          <w:rFonts w:ascii="Times New Roman" w:hAnsi="Times New Roman" w:cs="Times New Roman"/>
        </w:rPr>
        <w:t xml:space="preserve"> however, studies remain inconsistent and have additional risk of bias </w:t>
      </w:r>
      <w:r w:rsidR="00E27595" w:rsidRPr="00F242BF">
        <w:rPr>
          <w:rFonts w:ascii="Times New Roman" w:hAnsi="Times New Roman" w:cs="Times New Roman"/>
        </w:rPr>
        <w:fldChar w:fldCharType="begin">
          <w:fldData xml:space="preserve">PEVuZE5vdGU+PENpdGU+PEF1dGhvcj5Bdmdlcmlub3M8L0F1dGhvcj48WWVhcj4yMDIwPC9ZZWFy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Bdmdlcmlub3M8L0F1dGhvcj48WWVhcj4yMDIwPC9ZZWFy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E27595" w:rsidRPr="00F242BF">
        <w:rPr>
          <w:rFonts w:ascii="Times New Roman" w:hAnsi="Times New Roman" w:cs="Times New Roman"/>
        </w:rPr>
      </w:r>
      <w:r w:rsidR="00E27595" w:rsidRPr="00F242BF">
        <w:rPr>
          <w:rFonts w:ascii="Times New Roman" w:hAnsi="Times New Roman" w:cs="Times New Roman"/>
        </w:rPr>
        <w:fldChar w:fldCharType="separate"/>
      </w:r>
      <w:r w:rsidR="00B4756E" w:rsidRPr="00F242BF">
        <w:rPr>
          <w:rFonts w:ascii="Times New Roman" w:hAnsi="Times New Roman" w:cs="Times New Roman"/>
          <w:noProof/>
        </w:rPr>
        <w:t>(37)</w:t>
      </w:r>
      <w:r w:rsidR="00E27595" w:rsidRPr="00F242BF">
        <w:rPr>
          <w:rFonts w:ascii="Times New Roman" w:hAnsi="Times New Roman" w:cs="Times New Roman"/>
        </w:rPr>
        <w:fldChar w:fldCharType="end"/>
      </w:r>
      <w:r w:rsidR="00E27595" w:rsidRPr="00F242BF">
        <w:rPr>
          <w:rFonts w:ascii="Times New Roman" w:hAnsi="Times New Roman" w:cs="Times New Roman"/>
        </w:rPr>
        <w:t xml:space="preserve">. </w:t>
      </w:r>
      <w:r w:rsidR="002855D8" w:rsidRPr="00F242BF">
        <w:rPr>
          <w:rFonts w:ascii="Times New Roman" w:hAnsi="Times New Roman" w:cs="Times New Roman"/>
        </w:rPr>
        <w:t xml:space="preserve">Other mechanisms postulated in the neuroprotection of the ketogenic diet include </w:t>
      </w:r>
      <w:r w:rsidR="008F0DFF" w:rsidRPr="00F242BF">
        <w:rPr>
          <w:rFonts w:ascii="Times New Roman" w:hAnsi="Times New Roman" w:cs="Times New Roman"/>
        </w:rPr>
        <w:t xml:space="preserve">mitochondrial function </w:t>
      </w:r>
      <w:r w:rsidR="008F0DFF" w:rsidRPr="00F242BF">
        <w:rPr>
          <w:rFonts w:ascii="Times New Roman" w:hAnsi="Times New Roman" w:cs="Times New Roman"/>
        </w:rPr>
        <w:fldChar w:fldCharType="begin">
          <w:fldData xml:space="preserve">PEVuZE5vdGU+PENpdGU+PEF1dGhvcj5Qb2ZmPC9BdXRob3I+PFllYXI+MjAxOTwvWWVhcj48UmVj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Qb2ZmPC9BdXRob3I+PFllYXI+MjAxOTwvWWVhcj48UmVj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8F0DFF" w:rsidRPr="00F242BF">
        <w:rPr>
          <w:rFonts w:ascii="Times New Roman" w:hAnsi="Times New Roman" w:cs="Times New Roman"/>
        </w:rPr>
      </w:r>
      <w:r w:rsidR="008F0DFF" w:rsidRPr="00F242BF">
        <w:rPr>
          <w:rFonts w:ascii="Times New Roman" w:hAnsi="Times New Roman" w:cs="Times New Roman"/>
        </w:rPr>
        <w:fldChar w:fldCharType="separate"/>
      </w:r>
      <w:r w:rsidR="00B4756E" w:rsidRPr="00F242BF">
        <w:rPr>
          <w:rFonts w:ascii="Times New Roman" w:hAnsi="Times New Roman" w:cs="Times New Roman"/>
          <w:noProof/>
        </w:rPr>
        <w:t>(38)</w:t>
      </w:r>
      <w:r w:rsidR="008F0DFF" w:rsidRPr="00F242BF">
        <w:rPr>
          <w:rFonts w:ascii="Times New Roman" w:hAnsi="Times New Roman" w:cs="Times New Roman"/>
        </w:rPr>
        <w:fldChar w:fldCharType="end"/>
      </w:r>
      <w:r w:rsidR="008F0DFF" w:rsidRPr="00F242BF">
        <w:rPr>
          <w:rFonts w:ascii="Times New Roman" w:hAnsi="Times New Roman" w:cs="Times New Roman"/>
        </w:rPr>
        <w:t xml:space="preserve">, protection again neuro-inflammation </w:t>
      </w:r>
      <w:r w:rsidR="008F0DFF" w:rsidRPr="00F242BF">
        <w:rPr>
          <w:rFonts w:ascii="Times New Roman" w:hAnsi="Times New Roman" w:cs="Times New Roman"/>
        </w:rPr>
        <w:fldChar w:fldCharType="begin">
          <w:fldData xml:space="preserve">PEVuZE5vdGU+PENpdGU+PEF1dGhvcj5Bcm9yYTwvQXV0aG9yPjxZZWFyPjIwMjA8L1llYXI+PFJl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Bcm9yYTwvQXV0aG9yPjxZZWFyPjIwMjA8L1llYXI+PFJl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8F0DFF" w:rsidRPr="00F242BF">
        <w:rPr>
          <w:rFonts w:ascii="Times New Roman" w:hAnsi="Times New Roman" w:cs="Times New Roman"/>
        </w:rPr>
      </w:r>
      <w:r w:rsidR="008F0DFF" w:rsidRPr="00F242BF">
        <w:rPr>
          <w:rFonts w:ascii="Times New Roman" w:hAnsi="Times New Roman" w:cs="Times New Roman"/>
        </w:rPr>
        <w:fldChar w:fldCharType="separate"/>
      </w:r>
      <w:r w:rsidR="00B4756E" w:rsidRPr="00F242BF">
        <w:rPr>
          <w:rFonts w:ascii="Times New Roman" w:hAnsi="Times New Roman" w:cs="Times New Roman"/>
          <w:noProof/>
        </w:rPr>
        <w:t>(39)</w:t>
      </w:r>
      <w:r w:rsidR="008F0DFF" w:rsidRPr="00F242BF">
        <w:rPr>
          <w:rFonts w:ascii="Times New Roman" w:hAnsi="Times New Roman" w:cs="Times New Roman"/>
        </w:rPr>
        <w:fldChar w:fldCharType="end"/>
      </w:r>
      <w:r w:rsidR="008F0DFF" w:rsidRPr="00F242BF">
        <w:rPr>
          <w:rFonts w:ascii="Times New Roman" w:hAnsi="Times New Roman" w:cs="Times New Roman"/>
        </w:rPr>
        <w:t xml:space="preserve"> or structural changes </w:t>
      </w:r>
      <w:r w:rsidR="008F0DFF" w:rsidRPr="00F242BF">
        <w:rPr>
          <w:rFonts w:ascii="Times New Roman" w:hAnsi="Times New Roman" w:cs="Times New Roman"/>
        </w:rPr>
        <w:fldChar w:fldCharType="begin">
          <w:fldData xml:space="preserve">PEVuZE5vdGU+PENpdGU+PEF1dGhvcj5HemllbG88L0F1dGhvcj48WWVhcj4yMDIwPC9ZZWFyPjxS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HemllbG88L0F1dGhvcj48WWVhcj4yMDIwPC9ZZWFyPjxS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8F0DFF" w:rsidRPr="00F242BF">
        <w:rPr>
          <w:rFonts w:ascii="Times New Roman" w:hAnsi="Times New Roman" w:cs="Times New Roman"/>
        </w:rPr>
      </w:r>
      <w:r w:rsidR="008F0DFF" w:rsidRPr="00F242BF">
        <w:rPr>
          <w:rFonts w:ascii="Times New Roman" w:hAnsi="Times New Roman" w:cs="Times New Roman"/>
        </w:rPr>
        <w:fldChar w:fldCharType="separate"/>
      </w:r>
      <w:r w:rsidR="00B4756E" w:rsidRPr="00F242BF">
        <w:rPr>
          <w:rFonts w:ascii="Times New Roman" w:hAnsi="Times New Roman" w:cs="Times New Roman"/>
          <w:noProof/>
        </w:rPr>
        <w:t>(40)</w:t>
      </w:r>
      <w:r w:rsidR="008F0DFF" w:rsidRPr="00F242BF">
        <w:rPr>
          <w:rFonts w:ascii="Times New Roman" w:hAnsi="Times New Roman" w:cs="Times New Roman"/>
        </w:rPr>
        <w:fldChar w:fldCharType="end"/>
      </w:r>
      <w:r w:rsidR="008F0DFF" w:rsidRPr="00F242BF">
        <w:rPr>
          <w:rFonts w:ascii="Times New Roman" w:hAnsi="Times New Roman" w:cs="Times New Roman"/>
        </w:rPr>
        <w:t>.</w:t>
      </w:r>
    </w:p>
    <w:p w14:paraId="0CAF65A0" w14:textId="3FDA67D1" w:rsidR="008B66C4" w:rsidRPr="00F242BF" w:rsidRDefault="008B66C4" w:rsidP="00145484">
      <w:pPr>
        <w:contextualSpacing/>
        <w:jc w:val="both"/>
        <w:rPr>
          <w:rFonts w:ascii="Times New Roman" w:hAnsi="Times New Roman" w:cs="Times New Roman"/>
        </w:rPr>
      </w:pPr>
    </w:p>
    <w:p w14:paraId="1708BB76" w14:textId="7FD0FB3B" w:rsidR="000005DB" w:rsidRPr="00F242BF" w:rsidRDefault="008F0DFF" w:rsidP="00145484">
      <w:pPr>
        <w:contextualSpacing/>
        <w:jc w:val="both"/>
        <w:rPr>
          <w:rFonts w:ascii="Times New Roman" w:hAnsi="Times New Roman" w:cs="Times New Roman"/>
          <w:i/>
        </w:rPr>
      </w:pPr>
      <w:r w:rsidRPr="00F242BF">
        <w:rPr>
          <w:rFonts w:ascii="Times New Roman" w:hAnsi="Times New Roman" w:cs="Times New Roman"/>
          <w:i/>
        </w:rPr>
        <w:t>The Mind Summary</w:t>
      </w:r>
    </w:p>
    <w:p w14:paraId="0F430644" w14:textId="53DDD987" w:rsidR="008F0DFF" w:rsidRPr="00F242BF" w:rsidRDefault="008F0DFF" w:rsidP="00145484">
      <w:pPr>
        <w:contextualSpacing/>
        <w:jc w:val="both"/>
        <w:rPr>
          <w:rFonts w:ascii="Times New Roman" w:hAnsi="Times New Roman" w:cs="Times New Roman"/>
        </w:rPr>
      </w:pPr>
      <w:r w:rsidRPr="00F242BF">
        <w:rPr>
          <w:rFonts w:ascii="Times New Roman" w:hAnsi="Times New Roman" w:cs="Times New Roman"/>
        </w:rPr>
        <w:t xml:space="preserve">Two distinct dietary approaches show promise for </w:t>
      </w:r>
      <w:r w:rsidR="000D598A" w:rsidRPr="00F242BF">
        <w:rPr>
          <w:rFonts w:ascii="Times New Roman" w:hAnsi="Times New Roman" w:cs="Times New Roman"/>
        </w:rPr>
        <w:t xml:space="preserve">preserving cognitive function with aging: the MIND diet and the ketogenic diet. The proposed mechanisms </w:t>
      </w:r>
      <w:r w:rsidR="009571AD" w:rsidRPr="00F242BF">
        <w:rPr>
          <w:rFonts w:ascii="Times New Roman" w:hAnsi="Times New Roman" w:cs="Times New Roman"/>
        </w:rPr>
        <w:t>are</w:t>
      </w:r>
      <w:r w:rsidR="000D598A" w:rsidRPr="00F242BF">
        <w:rPr>
          <w:rFonts w:ascii="Times New Roman" w:hAnsi="Times New Roman" w:cs="Times New Roman"/>
        </w:rPr>
        <w:t xml:space="preserve"> unique to each approach</w:t>
      </w:r>
      <w:r w:rsidR="00265170" w:rsidRPr="00F242BF">
        <w:rPr>
          <w:rFonts w:ascii="Times New Roman" w:hAnsi="Times New Roman" w:cs="Times New Roman"/>
        </w:rPr>
        <w:t xml:space="preserve"> </w:t>
      </w:r>
      <w:r w:rsidR="000D598A" w:rsidRPr="00F242BF">
        <w:rPr>
          <w:rFonts w:ascii="Times New Roman" w:hAnsi="Times New Roman" w:cs="Times New Roman"/>
        </w:rPr>
        <w:t xml:space="preserve">but </w:t>
      </w:r>
      <w:r w:rsidR="00175045" w:rsidRPr="00F242BF">
        <w:rPr>
          <w:rFonts w:ascii="Times New Roman" w:hAnsi="Times New Roman" w:cs="Times New Roman"/>
        </w:rPr>
        <w:t>need</w:t>
      </w:r>
      <w:r w:rsidR="000D598A" w:rsidRPr="00F242BF">
        <w:rPr>
          <w:rFonts w:ascii="Times New Roman" w:hAnsi="Times New Roman" w:cs="Times New Roman"/>
        </w:rPr>
        <w:t xml:space="preserve"> to </w:t>
      </w:r>
      <w:proofErr w:type="gramStart"/>
      <w:r w:rsidR="000D598A" w:rsidRPr="00F242BF">
        <w:rPr>
          <w:rFonts w:ascii="Times New Roman" w:hAnsi="Times New Roman" w:cs="Times New Roman"/>
        </w:rPr>
        <w:t>be fully elucidated</w:t>
      </w:r>
      <w:proofErr w:type="gramEnd"/>
      <w:r w:rsidR="000D598A" w:rsidRPr="00F242BF">
        <w:rPr>
          <w:rFonts w:ascii="Times New Roman" w:hAnsi="Times New Roman" w:cs="Times New Roman"/>
        </w:rPr>
        <w:t xml:space="preserve">. Despite promising human data, clinical trials remain limited by small sample size, inconsistency and risk of bias. Given the growing need to support an ever-aging population, determining nutrition options to support the mind </w:t>
      </w:r>
      <w:r w:rsidR="00175045" w:rsidRPr="00F242BF">
        <w:rPr>
          <w:rFonts w:ascii="Times New Roman" w:hAnsi="Times New Roman" w:cs="Times New Roman"/>
        </w:rPr>
        <w:t>is</w:t>
      </w:r>
      <w:r w:rsidR="000D598A" w:rsidRPr="00F242BF">
        <w:rPr>
          <w:rFonts w:ascii="Times New Roman" w:hAnsi="Times New Roman" w:cs="Times New Roman"/>
        </w:rPr>
        <w:t xml:space="preserve"> of prime research and public health interest. </w:t>
      </w:r>
    </w:p>
    <w:p w14:paraId="489DC824" w14:textId="6813F78D" w:rsidR="008F0DFF" w:rsidRPr="00F242BF" w:rsidRDefault="008F0DFF" w:rsidP="00145484">
      <w:pPr>
        <w:contextualSpacing/>
        <w:jc w:val="both"/>
        <w:rPr>
          <w:rFonts w:ascii="Times New Roman" w:hAnsi="Times New Roman" w:cs="Times New Roman"/>
        </w:rPr>
      </w:pPr>
    </w:p>
    <w:p w14:paraId="402D1B74" w14:textId="77777777" w:rsidR="000D598A" w:rsidRPr="00F242BF" w:rsidRDefault="000D598A" w:rsidP="00145484">
      <w:pPr>
        <w:contextualSpacing/>
        <w:jc w:val="both"/>
        <w:rPr>
          <w:rFonts w:ascii="Times New Roman" w:hAnsi="Times New Roman" w:cs="Times New Roman"/>
          <w:b/>
        </w:rPr>
      </w:pPr>
      <w:r w:rsidRPr="00F242BF">
        <w:rPr>
          <w:rFonts w:ascii="Times New Roman" w:hAnsi="Times New Roman" w:cs="Times New Roman"/>
          <w:b/>
        </w:rPr>
        <w:t>THE MUSCLE</w:t>
      </w:r>
    </w:p>
    <w:p w14:paraId="1D82FEB2" w14:textId="7D6A2F94" w:rsidR="000D598A" w:rsidRPr="00F242BF" w:rsidRDefault="00C90EDB" w:rsidP="00145484">
      <w:pPr>
        <w:contextualSpacing/>
        <w:jc w:val="both"/>
        <w:rPr>
          <w:rFonts w:ascii="Times New Roman" w:hAnsi="Times New Roman" w:cs="Times New Roman"/>
        </w:rPr>
      </w:pPr>
      <w:r w:rsidRPr="00F242BF">
        <w:rPr>
          <w:rFonts w:ascii="Times New Roman" w:hAnsi="Times New Roman" w:cs="Times New Roman"/>
        </w:rPr>
        <w:t xml:space="preserve">In comparison to emerging data on the mind, nutrition to support the muscle has a more established </w:t>
      </w:r>
      <w:proofErr w:type="gramStart"/>
      <w:r w:rsidR="00D90EDF" w:rsidRPr="00F242BF">
        <w:rPr>
          <w:rFonts w:ascii="Times New Roman" w:hAnsi="Times New Roman" w:cs="Times New Roman"/>
        </w:rPr>
        <w:t>history</w:t>
      </w:r>
      <w:r w:rsidR="00E12636" w:rsidRPr="00F242BF">
        <w:rPr>
          <w:rFonts w:ascii="Times New Roman" w:hAnsi="Times New Roman" w:cs="Times New Roman"/>
        </w:rPr>
        <w:t xml:space="preserve"> </w:t>
      </w:r>
      <w:r w:rsidR="00D90EDF" w:rsidRPr="00F242BF">
        <w:rPr>
          <w:rFonts w:ascii="Times New Roman" w:hAnsi="Times New Roman" w:cs="Times New Roman"/>
        </w:rPr>
        <w:t>which</w:t>
      </w:r>
      <w:proofErr w:type="gramEnd"/>
      <w:r w:rsidRPr="00F242BF">
        <w:rPr>
          <w:rFonts w:ascii="Times New Roman" w:hAnsi="Times New Roman" w:cs="Times New Roman"/>
        </w:rPr>
        <w:t xml:space="preserve"> has led to more concrete nutritional recommendations. Still, recent findings have implicated novel nutritional components that may </w:t>
      </w:r>
      <w:r w:rsidR="00D90EDF" w:rsidRPr="00F242BF">
        <w:rPr>
          <w:rFonts w:ascii="Times New Roman" w:hAnsi="Times New Roman" w:cs="Times New Roman"/>
        </w:rPr>
        <w:t>affect</w:t>
      </w:r>
      <w:r w:rsidRPr="00F242BF">
        <w:rPr>
          <w:rFonts w:ascii="Times New Roman" w:hAnsi="Times New Roman" w:cs="Times New Roman"/>
        </w:rPr>
        <w:t xml:space="preserve"> the muscle and suggests we may have more to learn about the role of nutrition and aging muscle. </w:t>
      </w:r>
      <w:r w:rsidR="003759BF" w:rsidRPr="00F242BF">
        <w:rPr>
          <w:rFonts w:ascii="Times New Roman" w:hAnsi="Times New Roman" w:cs="Times New Roman"/>
        </w:rPr>
        <w:t xml:space="preserve">The muscles play a critical role in locomotion and performing </w:t>
      </w:r>
      <w:r w:rsidR="00D90EDF" w:rsidRPr="00F242BF">
        <w:rPr>
          <w:rFonts w:ascii="Times New Roman" w:hAnsi="Times New Roman" w:cs="Times New Roman"/>
        </w:rPr>
        <w:t>day-to-day</w:t>
      </w:r>
      <w:r w:rsidR="003759BF" w:rsidRPr="00F242BF">
        <w:rPr>
          <w:rFonts w:ascii="Times New Roman" w:hAnsi="Times New Roman" w:cs="Times New Roman"/>
        </w:rPr>
        <w:t xml:space="preserve"> activities. Loss of muscle mass and function with aging contributes to immobility, increased mortality</w:t>
      </w:r>
      <w:r w:rsidR="00ED0EF5" w:rsidRPr="00F242BF">
        <w:rPr>
          <w:rFonts w:ascii="Times New Roman" w:hAnsi="Times New Roman" w:cs="Times New Roman"/>
        </w:rPr>
        <w:t>,</w:t>
      </w:r>
      <w:r w:rsidR="003759BF" w:rsidRPr="00F242BF">
        <w:rPr>
          <w:rFonts w:ascii="Times New Roman" w:hAnsi="Times New Roman" w:cs="Times New Roman"/>
        </w:rPr>
        <w:t xml:space="preserve"> and reduced quality of life </w:t>
      </w:r>
      <w:r w:rsidR="003759BF" w:rsidRPr="00F242BF">
        <w:rPr>
          <w:rFonts w:ascii="Times New Roman" w:hAnsi="Times New Roman" w:cs="Times New Roman"/>
        </w:rPr>
        <w:fldChar w:fldCharType="begin">
          <w:fldData xml:space="preserve">PEVuZE5vdGU+PENpdGU+PEF1dGhvcj5NY0xlYW48L0F1dGhvcj48WWVhcj4yMDE0PC9ZZWFyPjxS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Y0xlYW48L0F1dGhvcj48WWVhcj4yMDE0PC9ZZWFyPjxS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3759BF" w:rsidRPr="00F242BF">
        <w:rPr>
          <w:rFonts w:ascii="Times New Roman" w:hAnsi="Times New Roman" w:cs="Times New Roman"/>
        </w:rPr>
      </w:r>
      <w:r w:rsidR="003759BF" w:rsidRPr="00F242BF">
        <w:rPr>
          <w:rFonts w:ascii="Times New Roman" w:hAnsi="Times New Roman" w:cs="Times New Roman"/>
        </w:rPr>
        <w:fldChar w:fldCharType="separate"/>
      </w:r>
      <w:r w:rsidR="00B4756E" w:rsidRPr="00F242BF">
        <w:rPr>
          <w:rFonts w:ascii="Times New Roman" w:hAnsi="Times New Roman" w:cs="Times New Roman"/>
          <w:noProof/>
        </w:rPr>
        <w:t>(41)</w:t>
      </w:r>
      <w:r w:rsidR="003759BF" w:rsidRPr="00F242BF">
        <w:rPr>
          <w:rFonts w:ascii="Times New Roman" w:hAnsi="Times New Roman" w:cs="Times New Roman"/>
        </w:rPr>
        <w:fldChar w:fldCharType="end"/>
      </w:r>
      <w:r w:rsidR="003759BF" w:rsidRPr="00F242BF">
        <w:rPr>
          <w:rFonts w:ascii="Times New Roman" w:hAnsi="Times New Roman" w:cs="Times New Roman"/>
        </w:rPr>
        <w:t xml:space="preserve">. Although this loss occurs as a natural part of the aging process </w:t>
      </w:r>
      <w:r w:rsidR="003759BF"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Porter&lt;/Author&gt;&lt;Year&gt;1995&lt;/Year&gt;&lt;RecNum&gt;7724&lt;/RecNum&gt;&lt;DisplayText&gt;(6)&lt;/DisplayText&gt;&lt;record&gt;&lt;rec-number&gt;7724&lt;/rec-number&gt;&lt;foreign-keys&gt;&lt;key app="EN" db-id="aazdszfvi9wtr6exaxnvszeldtprdvs5swde" timestamp="1644086028"&gt;7724&lt;/key&gt;&lt;/foreign-keys&gt;&lt;ref-type name="Journal Article"&gt;17&lt;/ref-type&gt;&lt;contributors&gt;&lt;authors&gt;&lt;author&gt;Porter, M. M.&lt;/author&gt;&lt;author&gt;Vandervoort, A. A.&lt;/author&gt;&lt;author&gt;Lexell, J.&lt;/author&gt;&lt;/authors&gt;&lt;/contributors&gt;&lt;auth-address&gt;Faculty of Kinesiology, University of Western Ontario, London, Canada.&lt;/auth-address&gt;&lt;titles&gt;&lt;title&gt;Aging of human muscle: structure, function and adaptability&lt;/title&gt;&lt;secondary-title&gt;Scand J Med Sci Sports&lt;/secondary-title&gt;&lt;/titles&gt;&lt;periodical&gt;&lt;full-title&gt;Scand J Med Sci Sports&lt;/full-title&gt;&lt;/periodical&gt;&lt;pages&gt;129-42&lt;/pages&gt;&lt;volume&gt;5&lt;/volume&gt;&lt;number&gt;3&lt;/number&gt;&lt;edition&gt;1995/06/01&lt;/edition&gt;&lt;keywords&gt;&lt;keyword&gt;*Adaptation, Physiological&lt;/keyword&gt;&lt;keyword&gt;Aged&lt;/keyword&gt;&lt;keyword&gt;Aging/*physiology&lt;/keyword&gt;&lt;keyword&gt;Electromyography&lt;/keyword&gt;&lt;keyword&gt;Exercise/physiology&lt;/keyword&gt;&lt;keyword&gt;Humans&lt;/keyword&gt;&lt;keyword&gt;Muscle Contraction/physiology&lt;/keyword&gt;&lt;keyword&gt;Muscle Fibers, Skeletal&lt;/keyword&gt;&lt;keyword&gt;Muscle, Skeletal/*physiology&lt;/keyword&gt;&lt;/keywords&gt;&lt;dates&gt;&lt;year&gt;1995&lt;/year&gt;&lt;pub-dates&gt;&lt;date&gt;Jun&lt;/date&gt;&lt;/pub-dates&gt;&lt;/dates&gt;&lt;isbn&gt;0905-7188 (Print)&amp;#xD;0905-7188 (Linking)&lt;/isbn&gt;&lt;accession-num&gt;7552755&lt;/accession-num&gt;&lt;urls&gt;&lt;related-urls&gt;&lt;url&gt;https://www.ncbi.nlm.nih.gov/pubmed/7552755&lt;/url&gt;&lt;/related-urls&gt;&lt;/urls&gt;&lt;electronic-resource-num&gt;10.1111/j.1600-0838.1995.tb00026.x&lt;/electronic-resource-num&gt;&lt;/record&gt;&lt;/Cite&gt;&lt;/EndNote&gt;</w:instrText>
      </w:r>
      <w:r w:rsidR="003759BF" w:rsidRPr="00F242BF">
        <w:rPr>
          <w:rFonts w:ascii="Times New Roman" w:hAnsi="Times New Roman" w:cs="Times New Roman"/>
        </w:rPr>
        <w:fldChar w:fldCharType="separate"/>
      </w:r>
      <w:r w:rsidR="00B4756E" w:rsidRPr="00F242BF">
        <w:rPr>
          <w:rFonts w:ascii="Times New Roman" w:hAnsi="Times New Roman" w:cs="Times New Roman"/>
          <w:noProof/>
        </w:rPr>
        <w:t>(6)</w:t>
      </w:r>
      <w:r w:rsidR="003759BF" w:rsidRPr="00F242BF">
        <w:rPr>
          <w:rFonts w:ascii="Times New Roman" w:hAnsi="Times New Roman" w:cs="Times New Roman"/>
        </w:rPr>
        <w:fldChar w:fldCharType="end"/>
      </w:r>
      <w:r w:rsidR="003759BF" w:rsidRPr="00F242BF">
        <w:rPr>
          <w:rFonts w:ascii="Times New Roman" w:hAnsi="Times New Roman" w:cs="Times New Roman"/>
        </w:rPr>
        <w:t xml:space="preserve">, excessive loss leads to sarcopenia, a disease that only recently gained a consensus definition </w:t>
      </w:r>
      <w:r w:rsidR="003759BF" w:rsidRPr="00F242BF">
        <w:rPr>
          <w:rFonts w:ascii="Times New Roman" w:hAnsi="Times New Roman" w:cs="Times New Roman"/>
        </w:rPr>
        <w:fldChar w:fldCharType="begin">
          <w:fldData xml:space="preserve">PEVuZE5vdGU+PENpdGU+PEF1dGhvcj5GaWVsZGluZzwvQXV0aG9yPjxZZWFyPjIwMTE8L1llYXI+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wvcGVyaW9kaWNhbD48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GaWVsZGluZzwvQXV0aG9yPjxZZWFyPjIwMTE8L1llYXI+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wvcGVyaW9kaWNhbD48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3759BF" w:rsidRPr="00F242BF">
        <w:rPr>
          <w:rFonts w:ascii="Times New Roman" w:hAnsi="Times New Roman" w:cs="Times New Roman"/>
        </w:rPr>
      </w:r>
      <w:r w:rsidR="003759BF" w:rsidRPr="00F242BF">
        <w:rPr>
          <w:rFonts w:ascii="Times New Roman" w:hAnsi="Times New Roman" w:cs="Times New Roman"/>
        </w:rPr>
        <w:fldChar w:fldCharType="separate"/>
      </w:r>
      <w:r w:rsidR="00B4756E" w:rsidRPr="00F242BF">
        <w:rPr>
          <w:rFonts w:ascii="Times New Roman" w:hAnsi="Times New Roman" w:cs="Times New Roman"/>
          <w:noProof/>
        </w:rPr>
        <w:t>(42, 43)</w:t>
      </w:r>
      <w:r w:rsidR="003759BF" w:rsidRPr="00F242BF">
        <w:rPr>
          <w:rFonts w:ascii="Times New Roman" w:hAnsi="Times New Roman" w:cs="Times New Roman"/>
        </w:rPr>
        <w:fldChar w:fldCharType="end"/>
      </w:r>
      <w:r w:rsidR="003759BF" w:rsidRPr="00F242BF">
        <w:rPr>
          <w:rFonts w:ascii="Times New Roman" w:hAnsi="Times New Roman" w:cs="Times New Roman"/>
        </w:rPr>
        <w:t xml:space="preserve"> and clinical diagnostic coding </w:t>
      </w:r>
      <w:r w:rsidR="003759BF" w:rsidRPr="00F242BF">
        <w:rPr>
          <w:rFonts w:ascii="Times New Roman" w:hAnsi="Times New Roman" w:cs="Times New Roman"/>
        </w:rPr>
        <w:fldChar w:fldCharType="begin">
          <w:fldData xml:space="preserve">PEVuZE5vdGU+PENpdGU+PEF1dGhvcj5BbmtlcjwvQXV0aG9yPjxZZWFyPjIwMTY8L1llYXI+PFJl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BbmtlcjwvQXV0aG9yPjxZZWFyPjIwMTY8L1llYXI+PFJl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3759BF" w:rsidRPr="00F242BF">
        <w:rPr>
          <w:rFonts w:ascii="Times New Roman" w:hAnsi="Times New Roman" w:cs="Times New Roman"/>
        </w:rPr>
      </w:r>
      <w:r w:rsidR="003759BF" w:rsidRPr="00F242BF">
        <w:rPr>
          <w:rFonts w:ascii="Times New Roman" w:hAnsi="Times New Roman" w:cs="Times New Roman"/>
        </w:rPr>
        <w:fldChar w:fldCharType="separate"/>
      </w:r>
      <w:r w:rsidR="00B4756E" w:rsidRPr="00F242BF">
        <w:rPr>
          <w:rFonts w:ascii="Times New Roman" w:hAnsi="Times New Roman" w:cs="Times New Roman"/>
          <w:noProof/>
        </w:rPr>
        <w:t>(44, 45)</w:t>
      </w:r>
      <w:r w:rsidR="003759BF" w:rsidRPr="00F242BF">
        <w:rPr>
          <w:rFonts w:ascii="Times New Roman" w:hAnsi="Times New Roman" w:cs="Times New Roman"/>
        </w:rPr>
        <w:fldChar w:fldCharType="end"/>
      </w:r>
      <w:r w:rsidR="003759BF" w:rsidRPr="00F242BF">
        <w:rPr>
          <w:rFonts w:ascii="Times New Roman" w:hAnsi="Times New Roman" w:cs="Times New Roman"/>
        </w:rPr>
        <w:t>. Therefore, maintain</w:t>
      </w:r>
      <w:r w:rsidR="005F4F0C" w:rsidRPr="00F242BF">
        <w:rPr>
          <w:rFonts w:ascii="Times New Roman" w:hAnsi="Times New Roman" w:cs="Times New Roman"/>
        </w:rPr>
        <w:t>ing</w:t>
      </w:r>
      <w:r w:rsidR="003759BF" w:rsidRPr="00F242BF">
        <w:rPr>
          <w:rFonts w:ascii="Times New Roman" w:hAnsi="Times New Roman" w:cs="Times New Roman"/>
        </w:rPr>
        <w:t xml:space="preserve"> muscle mass and function with aging remains a critical part of healthy aging. </w:t>
      </w:r>
      <w:r w:rsidR="00D90EDF" w:rsidRPr="00F242BF">
        <w:rPr>
          <w:rFonts w:ascii="Times New Roman" w:hAnsi="Times New Roman" w:cs="Times New Roman"/>
        </w:rPr>
        <w:t xml:space="preserve">Established recommendations for protein and energy intake </w:t>
      </w:r>
      <w:r w:rsidR="00012E8A" w:rsidRPr="00F242BF">
        <w:rPr>
          <w:rFonts w:ascii="Times New Roman" w:hAnsi="Times New Roman" w:cs="Times New Roman"/>
        </w:rPr>
        <w:t>effectively support</w:t>
      </w:r>
      <w:r w:rsidR="00D90EDF" w:rsidRPr="00F242BF">
        <w:rPr>
          <w:rFonts w:ascii="Times New Roman" w:hAnsi="Times New Roman" w:cs="Times New Roman"/>
        </w:rPr>
        <w:t xml:space="preserve"> disease-free living</w:t>
      </w:r>
      <w:r w:rsidR="00012E8A" w:rsidRPr="00F242BF">
        <w:rPr>
          <w:rFonts w:ascii="Times New Roman" w:hAnsi="Times New Roman" w:cs="Times New Roman"/>
        </w:rPr>
        <w:t xml:space="preserve"> in children and adults. However,</w:t>
      </w:r>
      <w:r w:rsidR="003759BF" w:rsidRPr="00F242BF">
        <w:rPr>
          <w:rFonts w:ascii="Times New Roman" w:hAnsi="Times New Roman" w:cs="Times New Roman"/>
        </w:rPr>
        <w:t xml:space="preserve"> emerging data </w:t>
      </w:r>
      <w:r w:rsidR="00012E8A" w:rsidRPr="00F242BF">
        <w:rPr>
          <w:rFonts w:ascii="Times New Roman" w:hAnsi="Times New Roman" w:cs="Times New Roman"/>
        </w:rPr>
        <w:t>suggest novel nutritional approaches beyond these established recommendations</w:t>
      </w:r>
      <w:r w:rsidR="00D90EDF" w:rsidRPr="00F242BF">
        <w:rPr>
          <w:rFonts w:ascii="Times New Roman" w:hAnsi="Times New Roman" w:cs="Times New Roman"/>
        </w:rPr>
        <w:t xml:space="preserve"> may be necessary to optimally maintain</w:t>
      </w:r>
      <w:r w:rsidR="003759BF" w:rsidRPr="00F242BF">
        <w:rPr>
          <w:rFonts w:ascii="Times New Roman" w:hAnsi="Times New Roman" w:cs="Times New Roman"/>
        </w:rPr>
        <w:t xml:space="preserve"> muscle mass and function with aging. </w:t>
      </w:r>
    </w:p>
    <w:p w14:paraId="24BA1317" w14:textId="77777777" w:rsidR="003759BF" w:rsidRPr="00F242BF" w:rsidRDefault="003759BF" w:rsidP="00145484">
      <w:pPr>
        <w:contextualSpacing/>
        <w:jc w:val="both"/>
        <w:rPr>
          <w:rFonts w:ascii="Times New Roman" w:hAnsi="Times New Roman" w:cs="Times New Roman"/>
        </w:rPr>
      </w:pPr>
    </w:p>
    <w:p w14:paraId="4571A611" w14:textId="3544ED24" w:rsidR="000D598A" w:rsidRPr="00F242BF" w:rsidRDefault="003759BF" w:rsidP="00145484">
      <w:pPr>
        <w:contextualSpacing/>
        <w:jc w:val="both"/>
        <w:rPr>
          <w:rFonts w:ascii="Times New Roman" w:hAnsi="Times New Roman" w:cs="Times New Roman"/>
          <w:i/>
        </w:rPr>
      </w:pPr>
      <w:r w:rsidRPr="00F242BF">
        <w:rPr>
          <w:rFonts w:ascii="Times New Roman" w:hAnsi="Times New Roman" w:cs="Times New Roman"/>
          <w:i/>
        </w:rPr>
        <w:t xml:space="preserve">Established Recommendations for </w:t>
      </w:r>
      <w:r w:rsidR="000D598A" w:rsidRPr="00F242BF">
        <w:rPr>
          <w:rFonts w:ascii="Times New Roman" w:hAnsi="Times New Roman" w:cs="Times New Roman"/>
          <w:i/>
        </w:rPr>
        <w:t xml:space="preserve">Protein &amp; </w:t>
      </w:r>
      <w:r w:rsidRPr="00F242BF">
        <w:rPr>
          <w:rFonts w:ascii="Times New Roman" w:hAnsi="Times New Roman" w:cs="Times New Roman"/>
          <w:i/>
        </w:rPr>
        <w:t>Energy In</w:t>
      </w:r>
      <w:r w:rsidR="000D598A" w:rsidRPr="00F242BF">
        <w:rPr>
          <w:rFonts w:ascii="Times New Roman" w:hAnsi="Times New Roman" w:cs="Times New Roman"/>
          <w:i/>
        </w:rPr>
        <w:t>take</w:t>
      </w:r>
    </w:p>
    <w:p w14:paraId="33FCA4E1" w14:textId="2F10F5BC" w:rsidR="000D598A" w:rsidRPr="00F242BF" w:rsidRDefault="002A5F71" w:rsidP="00145484">
      <w:pPr>
        <w:contextualSpacing/>
        <w:jc w:val="both"/>
        <w:rPr>
          <w:rFonts w:ascii="Times New Roman" w:hAnsi="Times New Roman" w:cs="Times New Roman"/>
        </w:rPr>
      </w:pPr>
      <w:r w:rsidRPr="00F242BF">
        <w:rPr>
          <w:rFonts w:ascii="Times New Roman" w:hAnsi="Times New Roman" w:cs="Times New Roman"/>
        </w:rPr>
        <w:lastRenderedPageBreak/>
        <w:t xml:space="preserve">Protein and energy intake are essential for the maintenance of lean body mass and muscle, whereby adequate intake is required for both growth and preservation. </w:t>
      </w:r>
      <w:r w:rsidR="00DD35EC" w:rsidRPr="00F242BF">
        <w:rPr>
          <w:rFonts w:ascii="Times New Roman" w:hAnsi="Times New Roman" w:cs="Times New Roman"/>
        </w:rPr>
        <w:t xml:space="preserve">Total energy intake to maintain body mass is a necessity, but protein intake </w:t>
      </w:r>
      <w:r w:rsidR="00DD35EC" w:rsidRPr="00F242BF">
        <w:rPr>
          <w:rFonts w:ascii="Times New Roman" w:hAnsi="Times New Roman" w:cs="Times New Roman"/>
          <w:i/>
        </w:rPr>
        <w:t>per se</w:t>
      </w:r>
      <w:r w:rsidR="00DD35EC" w:rsidRPr="00F242BF">
        <w:rPr>
          <w:rFonts w:ascii="Times New Roman" w:hAnsi="Times New Roman" w:cs="Times New Roman"/>
        </w:rPr>
        <w:t xml:space="preserve"> is required for the maintenance of </w:t>
      </w:r>
      <w:r w:rsidR="00A92B8B" w:rsidRPr="00F242BF">
        <w:rPr>
          <w:rFonts w:ascii="Times New Roman" w:hAnsi="Times New Roman" w:cs="Times New Roman"/>
        </w:rPr>
        <w:t xml:space="preserve">a positive nitrogen balance and preservation of </w:t>
      </w:r>
      <w:r w:rsidR="00DD35EC" w:rsidRPr="00F242BF">
        <w:rPr>
          <w:rFonts w:ascii="Times New Roman" w:hAnsi="Times New Roman" w:cs="Times New Roman"/>
        </w:rPr>
        <w:t xml:space="preserve">lean body mass, including muscle. </w:t>
      </w:r>
      <w:r w:rsidRPr="00F242BF">
        <w:rPr>
          <w:rFonts w:ascii="Times New Roman" w:hAnsi="Times New Roman" w:cs="Times New Roman"/>
        </w:rPr>
        <w:t xml:space="preserve">National guidelines recommend the consumption of 0.8 grams of protein per kilogram body weight for adults  regardless of adult age </w:t>
      </w:r>
      <w:r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Medicine&lt;/Author&gt;&lt;Year&gt;2005&lt;/Year&gt;&lt;RecNum&gt;7727&lt;/RecNum&gt;&lt;DisplayText&gt;(46)&lt;/DisplayText&gt;&lt;record&gt;&lt;rec-number&gt;7727&lt;/rec-number&gt;&lt;foreign-keys&gt;&lt;key app="EN" db-id="aazdszfvi9wtr6exaxnvszeldtprdvs5swde" timestamp="1644089844"&gt;7727&lt;/key&gt;&lt;/foreign-keys&gt;&lt;ref-type name="Book"&gt;6&lt;/ref-type&gt;&lt;contributors&gt;&lt;authors&gt;&lt;author&gt;Institute of Medicine&lt;/author&gt;&lt;/authors&gt;&lt;/contributors&gt;&lt;titles&gt;&lt;title&gt;Dietary Reference Intakes for Energy, Carbohydrate, Fiber, Fat, Fatty Acids, Cholesterol, Protein, and Amino Acids&lt;/title&gt;&lt;/titles&gt;&lt;pages&gt;1358&lt;/pages&gt;&lt;keywords&gt;&lt;keyword&gt;Food and Nutrition&lt;/keyword&gt;&lt;/keywords&gt;&lt;dates&gt;&lt;year&gt;2005&lt;/year&gt;&lt;/dates&gt;&lt;pub-location&gt;Washington, DC&lt;/pub-location&gt;&lt;publisher&gt;The National Academies Press&lt;/publisher&gt;&lt;isbn&gt;978-0-309-08525-0&lt;/isbn&gt;&lt;urls&gt;&lt;related-urls&gt;&lt;url&gt;https://www.nap.edu/catalog/10490/dietary-reference-intakes-for-energy-carbohydrate-fiber-fat-fatty-acids-cholesterol-protein-and-amino-acids&lt;/url&gt;&lt;/related-urls&gt;&lt;/urls&gt;&lt;electronic-resource-num&gt;doi:10.17226/10490&lt;/electronic-resource-num&gt;&lt;language&gt;English&lt;/language&gt;&lt;/record&gt;&lt;/Cite&gt;&lt;/EndNote&gt;</w:instrText>
      </w:r>
      <w:r w:rsidRPr="00F242BF">
        <w:rPr>
          <w:rFonts w:ascii="Times New Roman" w:hAnsi="Times New Roman" w:cs="Times New Roman"/>
        </w:rPr>
        <w:fldChar w:fldCharType="separate"/>
      </w:r>
      <w:r w:rsidR="00B4756E" w:rsidRPr="00F242BF">
        <w:rPr>
          <w:rFonts w:ascii="Times New Roman" w:hAnsi="Times New Roman" w:cs="Times New Roman"/>
          <w:noProof/>
        </w:rPr>
        <w:t>(46)</w:t>
      </w:r>
      <w:r w:rsidRPr="00F242BF">
        <w:rPr>
          <w:rFonts w:ascii="Times New Roman" w:hAnsi="Times New Roman" w:cs="Times New Roman"/>
        </w:rPr>
        <w:fldChar w:fldCharType="end"/>
      </w:r>
      <w:r w:rsidRPr="00F242BF">
        <w:rPr>
          <w:rFonts w:ascii="Times New Roman" w:hAnsi="Times New Roman" w:cs="Times New Roman"/>
        </w:rPr>
        <w:t xml:space="preserve">. However, </w:t>
      </w:r>
      <w:r w:rsidR="004B2118" w:rsidRPr="00F242BF">
        <w:rPr>
          <w:rFonts w:ascii="Times New Roman" w:hAnsi="Times New Roman" w:cs="Times New Roman"/>
        </w:rPr>
        <w:t xml:space="preserve">a </w:t>
      </w:r>
      <w:r w:rsidR="005F5E54" w:rsidRPr="00F242BF">
        <w:rPr>
          <w:rFonts w:ascii="Times New Roman" w:hAnsi="Times New Roman" w:cs="Times New Roman"/>
        </w:rPr>
        <w:t>persistently</w:t>
      </w:r>
      <w:r w:rsidR="004B2118" w:rsidRPr="00F242BF">
        <w:rPr>
          <w:rFonts w:ascii="Times New Roman" w:hAnsi="Times New Roman" w:cs="Times New Roman"/>
        </w:rPr>
        <w:t xml:space="preserve"> growing body of literature has evidenced higher protein intake as a protective measure to the maintenance of lean body mass and muscle mass throughout aging </w:t>
      </w:r>
      <w:r w:rsidR="004B2118" w:rsidRPr="00F242BF">
        <w:rPr>
          <w:rFonts w:ascii="Times New Roman" w:hAnsi="Times New Roman" w:cs="Times New Roman"/>
        </w:rPr>
        <w:fldChar w:fldCharType="begin">
          <w:fldData xml:space="preserve">PEVuZE5vdGU+PENpdGU+PEF1dGhvcj5Ib3VzdG9uPC9BdXRob3I+PFllYXI+MjAwODwvWWVhcj48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Ib3VzdG9uPC9BdXRob3I+PFllYXI+MjAwODwvWWVhcj48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4B2118" w:rsidRPr="00F242BF">
        <w:rPr>
          <w:rFonts w:ascii="Times New Roman" w:hAnsi="Times New Roman" w:cs="Times New Roman"/>
        </w:rPr>
      </w:r>
      <w:r w:rsidR="004B2118" w:rsidRPr="00F242BF">
        <w:rPr>
          <w:rFonts w:ascii="Times New Roman" w:hAnsi="Times New Roman" w:cs="Times New Roman"/>
        </w:rPr>
        <w:fldChar w:fldCharType="separate"/>
      </w:r>
      <w:r w:rsidR="00B4756E" w:rsidRPr="00F242BF">
        <w:rPr>
          <w:rFonts w:ascii="Times New Roman" w:hAnsi="Times New Roman" w:cs="Times New Roman"/>
          <w:noProof/>
        </w:rPr>
        <w:t>(47, 48)</w:t>
      </w:r>
      <w:r w:rsidR="004B2118" w:rsidRPr="00F242BF">
        <w:rPr>
          <w:rFonts w:ascii="Times New Roman" w:hAnsi="Times New Roman" w:cs="Times New Roman"/>
        </w:rPr>
        <w:fldChar w:fldCharType="end"/>
      </w:r>
      <w:r w:rsidR="004B2118" w:rsidRPr="00F242BF">
        <w:rPr>
          <w:rFonts w:ascii="Times New Roman" w:hAnsi="Times New Roman" w:cs="Times New Roman"/>
        </w:rPr>
        <w:t xml:space="preserve">. </w:t>
      </w:r>
      <w:r w:rsidR="00FF2CA0" w:rsidRPr="00F242BF">
        <w:rPr>
          <w:rFonts w:ascii="Times New Roman" w:hAnsi="Times New Roman" w:cs="Times New Roman"/>
        </w:rPr>
        <w:t>The t</w:t>
      </w:r>
      <w:r w:rsidR="005F5E54" w:rsidRPr="00F242BF">
        <w:rPr>
          <w:rFonts w:ascii="Times New Roman" w:hAnsi="Times New Roman" w:cs="Times New Roman"/>
        </w:rPr>
        <w:t>raditional recommendation</w:t>
      </w:r>
      <w:r w:rsidR="00012E8A" w:rsidRPr="00F242BF">
        <w:rPr>
          <w:rFonts w:ascii="Times New Roman" w:hAnsi="Times New Roman" w:cs="Times New Roman"/>
        </w:rPr>
        <w:t>s</w:t>
      </w:r>
      <w:r w:rsidR="005F5E54" w:rsidRPr="00F242BF">
        <w:rPr>
          <w:rFonts w:ascii="Times New Roman" w:hAnsi="Times New Roman" w:cs="Times New Roman"/>
        </w:rPr>
        <w:t xml:space="preserve"> of 0.8 grams of protein per k</w:t>
      </w:r>
      <w:r w:rsidR="00DB08CA" w:rsidRPr="00F242BF">
        <w:rPr>
          <w:rFonts w:ascii="Times New Roman" w:hAnsi="Times New Roman" w:cs="Times New Roman"/>
        </w:rPr>
        <w:t>ilogram</w:t>
      </w:r>
      <w:r w:rsidR="00D76F00" w:rsidRPr="00F242BF">
        <w:rPr>
          <w:rFonts w:ascii="Times New Roman" w:hAnsi="Times New Roman" w:cs="Times New Roman"/>
        </w:rPr>
        <w:t xml:space="preserve"> of</w:t>
      </w:r>
      <w:r w:rsidR="005F5E54" w:rsidRPr="00F242BF">
        <w:rPr>
          <w:rFonts w:ascii="Times New Roman" w:hAnsi="Times New Roman" w:cs="Times New Roman"/>
        </w:rPr>
        <w:t xml:space="preserve"> body weight may </w:t>
      </w:r>
      <w:r w:rsidR="00FF2CA0" w:rsidRPr="00F242BF">
        <w:rPr>
          <w:rFonts w:ascii="Times New Roman" w:hAnsi="Times New Roman" w:cs="Times New Roman"/>
        </w:rPr>
        <w:t xml:space="preserve">have been low </w:t>
      </w:r>
      <w:r w:rsidR="005F5E54" w:rsidRPr="00F242BF">
        <w:rPr>
          <w:rFonts w:ascii="Times New Roman" w:hAnsi="Times New Roman" w:cs="Times New Roman"/>
        </w:rPr>
        <w:t xml:space="preserve">be due to limitations </w:t>
      </w:r>
      <w:r w:rsidR="00D76F00" w:rsidRPr="00F242BF">
        <w:rPr>
          <w:rFonts w:ascii="Times New Roman" w:hAnsi="Times New Roman" w:cs="Times New Roman"/>
        </w:rPr>
        <w:t xml:space="preserve">in </w:t>
      </w:r>
      <w:r w:rsidR="005F5E54" w:rsidRPr="00F242BF">
        <w:rPr>
          <w:rFonts w:ascii="Times New Roman" w:hAnsi="Times New Roman" w:cs="Times New Roman"/>
        </w:rPr>
        <w:t>the original methods (</w:t>
      </w:r>
      <w:r w:rsidR="00D76F00" w:rsidRPr="00F242BF">
        <w:rPr>
          <w:rFonts w:ascii="Times New Roman" w:hAnsi="Times New Roman" w:cs="Times New Roman"/>
        </w:rPr>
        <w:t>n</w:t>
      </w:r>
      <w:r w:rsidR="005F5E54" w:rsidRPr="00F242BF">
        <w:rPr>
          <w:rFonts w:ascii="Times New Roman" w:hAnsi="Times New Roman" w:cs="Times New Roman"/>
        </w:rPr>
        <w:t xml:space="preserve">itrogen balance) used to develop the recommendations </w:t>
      </w:r>
      <w:r w:rsidR="005F5E54"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Wolfe&lt;/Author&gt;&lt;Year&gt;2008&lt;/Year&gt;&lt;RecNum&gt;7747&lt;/RecNum&gt;&lt;DisplayText&gt;(49)&lt;/DisplayText&gt;&lt;record&gt;&lt;rec-number&gt;7747&lt;/rec-number&gt;&lt;foreign-keys&gt;&lt;key app="EN" db-id="aazdszfvi9wtr6exaxnvszeldtprdvs5swde" timestamp="1644094160"&gt;7747&lt;/key&gt;&lt;/foreign-keys&gt;&lt;ref-type name="Journal Article"&gt;17&lt;/ref-type&gt;&lt;contributors&gt;&lt;authors&gt;&lt;author&gt;Wolfe, R. R.&lt;/author&gt;&lt;author&gt;Miller, S. L.&lt;/author&gt;&lt;author&gt;Miller, K. B.&lt;/author&gt;&lt;/authors&gt;&lt;/contributors&gt;&lt;auth-address&gt;University of Arkansas for Medical Sciences, Department of Geriatrics, Center for Translational Research in Aging &amp;amp; Longevity, 4301W Markham Street, Slot 806, Little Rock, AR 72205, USA. rwolfe2@uams.edu&lt;/auth-address&gt;&lt;titles&gt;&lt;title&gt;Optimal protein intake in the elderly&lt;/title&gt;&lt;secondary-title&gt;Clin Nutr&lt;/secondary-title&gt;&lt;/titles&gt;&lt;periodical&gt;&lt;full-title&gt;Clin Nutr&lt;/full-title&gt;&lt;/periodical&gt;&lt;pages&gt;675-84&lt;/pages&gt;&lt;volume&gt;27&lt;/volume&gt;&lt;number&gt;5&lt;/number&gt;&lt;edition&gt;2008/09/30&lt;/edition&gt;&lt;keywords&gt;&lt;keyword&gt;Aged&lt;/keyword&gt;&lt;keyword&gt;*Aging&lt;/keyword&gt;&lt;keyword&gt;Dietary Proteins/*administration &amp;amp; dosage&lt;/keyword&gt;&lt;keyword&gt;Hospitalization&lt;/keyword&gt;&lt;keyword&gt;Humans&lt;/keyword&gt;&lt;keyword&gt;Institutionalization&lt;/keyword&gt;&lt;keyword&gt;Malnutrition/economics/epidemiology&lt;/keyword&gt;&lt;keyword&gt;Nutrition Policy&lt;/keyword&gt;&lt;keyword&gt;Nutritional Status&lt;/keyword&gt;&lt;/keywords&gt;&lt;dates&gt;&lt;year&gt;2008&lt;/year&gt;&lt;pub-dates&gt;&lt;date&gt;Oct&lt;/date&gt;&lt;/pub-dates&gt;&lt;/dates&gt;&lt;isbn&gt;1532-1983 (Electronic)&amp;#xD;0261-5614 (Linking)&lt;/isbn&gt;&lt;accession-num&gt;18819733&lt;/accession-num&gt;&lt;urls&gt;&lt;related-urls&gt;&lt;url&gt;https://www.ncbi.nlm.nih.gov/pubmed/18819733&lt;/url&gt;&lt;/related-urls&gt;&lt;/urls&gt;&lt;electronic-resource-num&gt;10.1016/j.clnu.2008.06.008&lt;/electronic-resource-num&gt;&lt;/record&gt;&lt;/Cite&gt;&lt;/EndNote&gt;</w:instrText>
      </w:r>
      <w:r w:rsidR="005F5E54" w:rsidRPr="00F242BF">
        <w:rPr>
          <w:rFonts w:ascii="Times New Roman" w:hAnsi="Times New Roman" w:cs="Times New Roman"/>
        </w:rPr>
        <w:fldChar w:fldCharType="separate"/>
      </w:r>
      <w:r w:rsidR="00B4756E" w:rsidRPr="00F242BF">
        <w:rPr>
          <w:rFonts w:ascii="Times New Roman" w:hAnsi="Times New Roman" w:cs="Times New Roman"/>
          <w:noProof/>
        </w:rPr>
        <w:t>(49)</w:t>
      </w:r>
      <w:r w:rsidR="005F5E54" w:rsidRPr="00F242BF">
        <w:rPr>
          <w:rFonts w:ascii="Times New Roman" w:hAnsi="Times New Roman" w:cs="Times New Roman"/>
        </w:rPr>
        <w:fldChar w:fldCharType="end"/>
      </w:r>
      <w:r w:rsidR="0087686E" w:rsidRPr="00F242BF">
        <w:rPr>
          <w:rFonts w:ascii="Times New Roman" w:hAnsi="Times New Roman" w:cs="Times New Roman"/>
        </w:rPr>
        <w:t xml:space="preserve">, the populations used to develop them </w:t>
      </w:r>
      <w:r w:rsidR="0087686E" w:rsidRPr="00F242BF">
        <w:rPr>
          <w:rFonts w:ascii="Times New Roman" w:hAnsi="Times New Roman" w:cs="Times New Roman"/>
        </w:rPr>
        <w:fldChar w:fldCharType="begin">
          <w:fldData xml:space="preserve">PEVuZE5vdGU+PENpdGU+PEF1dGhvcj5DYW1wYmVsbDwvQXV0aG9yPjxZZWFyPjIwMDg8L1llYXI+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DYW1wYmVsbDwvQXV0aG9yPjxZZWFyPjIwMDg8L1llYXI+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87686E" w:rsidRPr="00F242BF">
        <w:rPr>
          <w:rFonts w:ascii="Times New Roman" w:hAnsi="Times New Roman" w:cs="Times New Roman"/>
        </w:rPr>
      </w:r>
      <w:r w:rsidR="0087686E" w:rsidRPr="00F242BF">
        <w:rPr>
          <w:rFonts w:ascii="Times New Roman" w:hAnsi="Times New Roman" w:cs="Times New Roman"/>
        </w:rPr>
        <w:fldChar w:fldCharType="separate"/>
      </w:r>
      <w:r w:rsidR="00B4756E" w:rsidRPr="00F242BF">
        <w:rPr>
          <w:rFonts w:ascii="Times New Roman" w:hAnsi="Times New Roman" w:cs="Times New Roman"/>
          <w:noProof/>
        </w:rPr>
        <w:t>(50, 51)</w:t>
      </w:r>
      <w:r w:rsidR="0087686E" w:rsidRPr="00F242BF">
        <w:rPr>
          <w:rFonts w:ascii="Times New Roman" w:hAnsi="Times New Roman" w:cs="Times New Roman"/>
        </w:rPr>
        <w:fldChar w:fldCharType="end"/>
      </w:r>
      <w:r w:rsidR="0087686E" w:rsidRPr="00F242BF">
        <w:rPr>
          <w:rFonts w:ascii="Times New Roman" w:hAnsi="Times New Roman" w:cs="Times New Roman"/>
        </w:rPr>
        <w:t xml:space="preserve"> </w:t>
      </w:r>
      <w:r w:rsidR="005F5E54" w:rsidRPr="00F242BF">
        <w:rPr>
          <w:rFonts w:ascii="Times New Roman" w:hAnsi="Times New Roman" w:cs="Times New Roman"/>
        </w:rPr>
        <w:t xml:space="preserve">or new information on reduced protein synthesis responses to protein intake in older adults </w:t>
      </w:r>
      <w:r w:rsidR="005F5E54"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Dickinson&lt;/Author&gt;&lt;Year&gt;2013&lt;/Year&gt;&lt;RecNum&gt;7748&lt;/RecNum&gt;&lt;DisplayText&gt;(52)&lt;/DisplayText&gt;&lt;record&gt;&lt;rec-number&gt;7748&lt;/rec-number&gt;&lt;foreign-keys&gt;&lt;key app="EN" db-id="aazdszfvi9wtr6exaxnvszeldtprdvs5swde" timestamp="1644094233"&gt;7748&lt;/key&gt;&lt;/foreign-keys&gt;&lt;ref-type name="Journal Article"&gt;17&lt;/ref-type&gt;&lt;contributors&gt;&lt;authors&gt;&lt;author&gt;Dickinson, J. M.&lt;/author&gt;&lt;author&gt;Volpi, E.&lt;/author&gt;&lt;author&gt;Rasmussen, B. B.&lt;/author&gt;&lt;/authors&gt;&lt;/contributors&gt;&lt;auth-address&gt;1School of Nutrition and Health Promotion, Healthy Lifestyles Research Center, Exercise and Wellness Program, Arizona State Unversity, Phoenix, AZ, 2Sealy Center on Aging, 3Department of Internal Medicine-Geriatrics, 4Department of Nutrition and Metabolism, 5Division of Rehabilitation Sciences, University of Texas Medical Branch, Galveston, TX.&lt;/auth-address&gt;&lt;titles&gt;&lt;title&gt;Exercise and nutrition to target protein synthesis impairments in aging skeletal muscle&lt;/title&gt;&lt;secondary-title&gt;Exerc Sport Sci Rev&lt;/secondary-title&gt;&lt;/titles&gt;&lt;periodical&gt;&lt;full-title&gt;Exerc Sport Sci Rev&lt;/full-title&gt;&lt;/periodical&gt;&lt;pages&gt;216-23&lt;/pages&gt;&lt;volume&gt;41&lt;/volume&gt;&lt;number&gt;4&lt;/number&gt;&lt;edition&gt;2013/07/23&lt;/edition&gt;&lt;keywords&gt;&lt;keyword&gt;Aging/*physiology&lt;/keyword&gt;&lt;keyword&gt;Exercise/*physiology&lt;/keyword&gt;&lt;keyword&gt;Humans&lt;/keyword&gt;&lt;keyword&gt;Muscle Proteins/*biosynthesis&lt;/keyword&gt;&lt;keyword&gt;Muscle, Skeletal/*metabolism&lt;/keyword&gt;&lt;keyword&gt;Nutritional Physiological Phenomena/*physiology&lt;/keyword&gt;&lt;keyword&gt;Sarcopenia/*metabolism&lt;/keyword&gt;&lt;/keywords&gt;&lt;dates&gt;&lt;year&gt;2013&lt;/year&gt;&lt;pub-dates&gt;&lt;date&gt;Oct&lt;/date&gt;&lt;/pub-dates&gt;&lt;/dates&gt;&lt;isbn&gt;1538-3008 (Electronic)&amp;#xD;0091-6331 (Linking)&lt;/isbn&gt;&lt;accession-num&gt;23873131&lt;/accession-num&gt;&lt;urls&gt;&lt;related-urls&gt;&lt;url&gt;https://www.ncbi.nlm.nih.gov/pubmed/23873131&lt;/url&gt;&lt;/related-urls&gt;&lt;/urls&gt;&lt;custom2&gt;PMC3790587&lt;/custom2&gt;&lt;electronic-resource-num&gt;10.1097/JES.0b013e3182a4e699&lt;/electronic-resource-num&gt;&lt;/record&gt;&lt;/Cite&gt;&lt;/EndNote&gt;</w:instrText>
      </w:r>
      <w:r w:rsidR="005F5E54" w:rsidRPr="00F242BF">
        <w:rPr>
          <w:rFonts w:ascii="Times New Roman" w:hAnsi="Times New Roman" w:cs="Times New Roman"/>
        </w:rPr>
        <w:fldChar w:fldCharType="separate"/>
      </w:r>
      <w:r w:rsidR="00B4756E" w:rsidRPr="00F242BF">
        <w:rPr>
          <w:rFonts w:ascii="Times New Roman" w:hAnsi="Times New Roman" w:cs="Times New Roman"/>
          <w:noProof/>
        </w:rPr>
        <w:t>(52)</w:t>
      </w:r>
      <w:r w:rsidR="005F5E54" w:rsidRPr="00F242BF">
        <w:rPr>
          <w:rFonts w:ascii="Times New Roman" w:hAnsi="Times New Roman" w:cs="Times New Roman"/>
        </w:rPr>
        <w:fldChar w:fldCharType="end"/>
      </w:r>
      <w:r w:rsidR="005F5E54" w:rsidRPr="00F242BF">
        <w:rPr>
          <w:rFonts w:ascii="Times New Roman" w:hAnsi="Times New Roman" w:cs="Times New Roman"/>
        </w:rPr>
        <w:t>.</w:t>
      </w:r>
      <w:r w:rsidR="0087686E" w:rsidRPr="00F242BF">
        <w:rPr>
          <w:rFonts w:ascii="Times New Roman" w:hAnsi="Times New Roman" w:cs="Times New Roman"/>
        </w:rPr>
        <w:t xml:space="preserve"> Regardless of the reason for this discrepancy, </w:t>
      </w:r>
      <w:proofErr w:type="gramStart"/>
      <w:r w:rsidR="0087686E" w:rsidRPr="00F242BF">
        <w:rPr>
          <w:rFonts w:ascii="Times New Roman" w:hAnsi="Times New Roman" w:cs="Times New Roman"/>
        </w:rPr>
        <w:t>an international group of experts have</w:t>
      </w:r>
      <w:proofErr w:type="gramEnd"/>
      <w:r w:rsidR="0087686E" w:rsidRPr="00F242BF">
        <w:rPr>
          <w:rFonts w:ascii="Times New Roman" w:hAnsi="Times New Roman" w:cs="Times New Roman"/>
        </w:rPr>
        <w:t xml:space="preserve"> developed </w:t>
      </w:r>
      <w:r w:rsidR="00FF2CA0" w:rsidRPr="00F242BF">
        <w:rPr>
          <w:rFonts w:ascii="Times New Roman" w:hAnsi="Times New Roman" w:cs="Times New Roman"/>
        </w:rPr>
        <w:t xml:space="preserve">new </w:t>
      </w:r>
      <w:r w:rsidR="0087686E" w:rsidRPr="00F242BF">
        <w:rPr>
          <w:rFonts w:ascii="Times New Roman" w:hAnsi="Times New Roman" w:cs="Times New Roman"/>
        </w:rPr>
        <w:t xml:space="preserve">recommendations for older adults of 1.0-1.2 grams of protein per kilogram body weight </w:t>
      </w:r>
      <w:r w:rsidR="0087686E" w:rsidRPr="00F242BF">
        <w:rPr>
          <w:rFonts w:ascii="Times New Roman" w:hAnsi="Times New Roman" w:cs="Times New Roman"/>
        </w:rPr>
        <w:fldChar w:fldCharType="begin">
          <w:fldData xml:space="preserve">PEVuZE5vdGU+PENpdGU+PEF1dGhvcj5CYXVlcjwvQXV0aG9yPjxZZWFyPjIwMTM8L1llYXI+PFJl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CYXVlcjwvQXV0aG9yPjxZZWFyPjIwMTM8L1llYXI+PFJl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87686E" w:rsidRPr="00F242BF">
        <w:rPr>
          <w:rFonts w:ascii="Times New Roman" w:hAnsi="Times New Roman" w:cs="Times New Roman"/>
        </w:rPr>
      </w:r>
      <w:r w:rsidR="0087686E" w:rsidRPr="00F242BF">
        <w:rPr>
          <w:rFonts w:ascii="Times New Roman" w:hAnsi="Times New Roman" w:cs="Times New Roman"/>
        </w:rPr>
        <w:fldChar w:fldCharType="separate"/>
      </w:r>
      <w:r w:rsidR="00B4756E" w:rsidRPr="00F242BF">
        <w:rPr>
          <w:rFonts w:ascii="Times New Roman" w:hAnsi="Times New Roman" w:cs="Times New Roman"/>
          <w:noProof/>
        </w:rPr>
        <w:t>(53)</w:t>
      </w:r>
      <w:r w:rsidR="0087686E" w:rsidRPr="00F242BF">
        <w:rPr>
          <w:rFonts w:ascii="Times New Roman" w:hAnsi="Times New Roman" w:cs="Times New Roman"/>
        </w:rPr>
        <w:fldChar w:fldCharType="end"/>
      </w:r>
      <w:r w:rsidR="0087686E" w:rsidRPr="00F242BF">
        <w:rPr>
          <w:rFonts w:ascii="Times New Roman" w:hAnsi="Times New Roman" w:cs="Times New Roman"/>
        </w:rPr>
        <w:t>. Greater protein intake is also consistent with epidemiologic association studies, whereby greater protein intake is related to greater lean body mass</w:t>
      </w:r>
      <w:r w:rsidR="009E2716" w:rsidRPr="00F242BF">
        <w:rPr>
          <w:rFonts w:ascii="Times New Roman" w:hAnsi="Times New Roman" w:cs="Times New Roman"/>
        </w:rPr>
        <w:t xml:space="preserve"> </w:t>
      </w:r>
      <w:r w:rsidR="009E2716" w:rsidRPr="00F242BF">
        <w:rPr>
          <w:rFonts w:ascii="Times New Roman" w:hAnsi="Times New Roman" w:cs="Times New Roman"/>
        </w:rPr>
        <w:fldChar w:fldCharType="begin">
          <w:fldData xml:space="preserve">PEVuZE5vdGU+PENpdGU+PEF1dGhvcj5NY0RvbmFsZDwvQXV0aG9yPjxZZWFyPjIwMTY8L1llYXI+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Y0RvbmFsZDwvQXV0aG9yPjxZZWFyPjIwMTY8L1llYXI+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9E2716" w:rsidRPr="00F242BF">
        <w:rPr>
          <w:rFonts w:ascii="Times New Roman" w:hAnsi="Times New Roman" w:cs="Times New Roman"/>
        </w:rPr>
      </w:r>
      <w:r w:rsidR="009E2716" w:rsidRPr="00F242BF">
        <w:rPr>
          <w:rFonts w:ascii="Times New Roman" w:hAnsi="Times New Roman" w:cs="Times New Roman"/>
        </w:rPr>
        <w:fldChar w:fldCharType="separate"/>
      </w:r>
      <w:r w:rsidR="00B4756E" w:rsidRPr="00F242BF">
        <w:rPr>
          <w:rFonts w:ascii="Times New Roman" w:hAnsi="Times New Roman" w:cs="Times New Roman"/>
          <w:noProof/>
        </w:rPr>
        <w:t>(54, 55)</w:t>
      </w:r>
      <w:r w:rsidR="009E2716" w:rsidRPr="00F242BF">
        <w:rPr>
          <w:rFonts w:ascii="Times New Roman" w:hAnsi="Times New Roman" w:cs="Times New Roman"/>
        </w:rPr>
        <w:fldChar w:fldCharType="end"/>
      </w:r>
      <w:r w:rsidR="0087686E" w:rsidRPr="00F242BF">
        <w:rPr>
          <w:rFonts w:ascii="Times New Roman" w:hAnsi="Times New Roman" w:cs="Times New Roman"/>
        </w:rPr>
        <w:t xml:space="preserve"> and physical function</w:t>
      </w:r>
      <w:r w:rsidR="009E2716" w:rsidRPr="00F242BF">
        <w:rPr>
          <w:rFonts w:ascii="Times New Roman" w:hAnsi="Times New Roman" w:cs="Times New Roman"/>
        </w:rPr>
        <w:t xml:space="preserve"> </w:t>
      </w:r>
      <w:r w:rsidR="009E2716" w:rsidRPr="00F242BF">
        <w:rPr>
          <w:rFonts w:ascii="Times New Roman" w:hAnsi="Times New Roman" w:cs="Times New Roman"/>
        </w:rPr>
        <w:fldChar w:fldCharType="begin">
          <w:fldData xml:space="preserve">PEVuZE5vdGU+PENpdGU+PEF1dGhvcj5NY0xlYW48L0F1dGhvcj48WWVhcj4yMDE2PC9ZZWFyPjxS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Y0xlYW48L0F1dGhvcj48WWVhcj4yMDE2PC9ZZWFyPjxS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9E2716" w:rsidRPr="00F242BF">
        <w:rPr>
          <w:rFonts w:ascii="Times New Roman" w:hAnsi="Times New Roman" w:cs="Times New Roman"/>
        </w:rPr>
      </w:r>
      <w:r w:rsidR="009E2716" w:rsidRPr="00F242BF">
        <w:rPr>
          <w:rFonts w:ascii="Times New Roman" w:hAnsi="Times New Roman" w:cs="Times New Roman"/>
        </w:rPr>
        <w:fldChar w:fldCharType="separate"/>
      </w:r>
      <w:r w:rsidR="00B4756E" w:rsidRPr="00F242BF">
        <w:rPr>
          <w:rFonts w:ascii="Times New Roman" w:hAnsi="Times New Roman" w:cs="Times New Roman"/>
          <w:noProof/>
        </w:rPr>
        <w:t>(56, 57)</w:t>
      </w:r>
      <w:r w:rsidR="009E2716" w:rsidRPr="00F242BF">
        <w:rPr>
          <w:rFonts w:ascii="Times New Roman" w:hAnsi="Times New Roman" w:cs="Times New Roman"/>
        </w:rPr>
        <w:fldChar w:fldCharType="end"/>
      </w:r>
      <w:r w:rsidR="0087686E" w:rsidRPr="00F242BF">
        <w:rPr>
          <w:rFonts w:ascii="Times New Roman" w:hAnsi="Times New Roman" w:cs="Times New Roman"/>
        </w:rPr>
        <w:t xml:space="preserve">. </w:t>
      </w:r>
    </w:p>
    <w:p w14:paraId="7EC2BCF5" w14:textId="0FD7F067" w:rsidR="00580CD2" w:rsidRPr="00F242BF" w:rsidRDefault="00580CD2" w:rsidP="00145484">
      <w:pPr>
        <w:contextualSpacing/>
        <w:jc w:val="both"/>
        <w:rPr>
          <w:rFonts w:ascii="Times New Roman" w:hAnsi="Times New Roman" w:cs="Times New Roman"/>
        </w:rPr>
      </w:pPr>
    </w:p>
    <w:p w14:paraId="6A2E5A62" w14:textId="489381A5" w:rsidR="00580CD2" w:rsidRPr="00F242BF" w:rsidRDefault="00580CD2" w:rsidP="00145484">
      <w:pPr>
        <w:contextualSpacing/>
        <w:jc w:val="both"/>
        <w:rPr>
          <w:rFonts w:ascii="Times New Roman" w:hAnsi="Times New Roman" w:cs="Times New Roman"/>
        </w:rPr>
      </w:pPr>
      <w:r w:rsidRPr="00F242BF">
        <w:rPr>
          <w:rFonts w:ascii="Times New Roman" w:hAnsi="Times New Roman" w:cs="Times New Roman"/>
        </w:rPr>
        <w:t>Regarding the impact of aging on skeletal muscle, a potential biological mechanism underlying the loss of muscle mass over time is an impaired protein synthesis response to protein intake. Skeletal muscle mass is regulated by the net effect of protein synthesis (muscle accretion or growth) and protein breakdown (muscle loss)</w:t>
      </w:r>
      <w:r w:rsidR="00F22625" w:rsidRPr="00F242BF">
        <w:rPr>
          <w:rFonts w:ascii="Times New Roman" w:hAnsi="Times New Roman" w:cs="Times New Roman"/>
        </w:rPr>
        <w:t xml:space="preserve">. While </w:t>
      </w:r>
      <w:r w:rsidR="005B141A" w:rsidRPr="00F242BF">
        <w:rPr>
          <w:rFonts w:ascii="Times New Roman" w:hAnsi="Times New Roman" w:cs="Times New Roman"/>
        </w:rPr>
        <w:t xml:space="preserve">basal </w:t>
      </w:r>
      <w:r w:rsidR="00F22625" w:rsidRPr="00F242BF">
        <w:rPr>
          <w:rFonts w:ascii="Times New Roman" w:hAnsi="Times New Roman" w:cs="Times New Roman"/>
        </w:rPr>
        <w:t xml:space="preserve">rates of </w:t>
      </w:r>
      <w:r w:rsidR="005B141A" w:rsidRPr="00F242BF">
        <w:rPr>
          <w:rFonts w:ascii="Times New Roman" w:hAnsi="Times New Roman" w:cs="Times New Roman"/>
        </w:rPr>
        <w:t>protein synthesis are similar in young and old adults</w:t>
      </w:r>
      <w:r w:rsidR="00F22625" w:rsidRPr="00F242BF">
        <w:rPr>
          <w:rFonts w:ascii="Times New Roman" w:hAnsi="Times New Roman" w:cs="Times New Roman"/>
        </w:rPr>
        <w:t>, rates of protein synthesis i</w:t>
      </w:r>
      <w:r w:rsidR="005B141A" w:rsidRPr="00F242BF">
        <w:rPr>
          <w:rFonts w:ascii="Times New Roman" w:hAnsi="Times New Roman" w:cs="Times New Roman"/>
        </w:rPr>
        <w:t xml:space="preserve">n response to protein ingestion (i.e. meals) </w:t>
      </w:r>
      <w:proofErr w:type="gramStart"/>
      <w:r w:rsidR="00F22625" w:rsidRPr="00F242BF">
        <w:rPr>
          <w:rFonts w:ascii="Times New Roman" w:hAnsi="Times New Roman" w:cs="Times New Roman"/>
        </w:rPr>
        <w:t>is blunted</w:t>
      </w:r>
      <w:proofErr w:type="gramEnd"/>
      <w:r w:rsidR="00F22625" w:rsidRPr="00F242BF">
        <w:rPr>
          <w:rFonts w:ascii="Times New Roman" w:hAnsi="Times New Roman" w:cs="Times New Roman"/>
        </w:rPr>
        <w:t xml:space="preserve"> in older adults </w:t>
      </w:r>
      <w:r w:rsidR="00F22625" w:rsidRPr="00F242BF">
        <w:rPr>
          <w:rFonts w:ascii="Times New Roman" w:hAnsi="Times New Roman" w:cs="Times New Roman"/>
        </w:rPr>
        <w:fldChar w:fldCharType="begin">
          <w:fldData xml:space="preserve">PEVuZE5vdGU+PENpdGU+PEF1dGhvcj5Nb29yZTwvQXV0aG9yPjxZZWFyPjIwMTU8L1llYXI+PFJl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b29yZTwvQXV0aG9yPjxZZWFyPjIwMTU8L1llYXI+PFJl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F22625" w:rsidRPr="00F242BF">
        <w:rPr>
          <w:rFonts w:ascii="Times New Roman" w:hAnsi="Times New Roman" w:cs="Times New Roman"/>
        </w:rPr>
      </w:r>
      <w:r w:rsidR="00F22625" w:rsidRPr="00F242BF">
        <w:rPr>
          <w:rFonts w:ascii="Times New Roman" w:hAnsi="Times New Roman" w:cs="Times New Roman"/>
        </w:rPr>
        <w:fldChar w:fldCharType="separate"/>
      </w:r>
      <w:r w:rsidR="00B4756E" w:rsidRPr="00F242BF">
        <w:rPr>
          <w:rFonts w:ascii="Times New Roman" w:hAnsi="Times New Roman" w:cs="Times New Roman"/>
          <w:noProof/>
        </w:rPr>
        <w:t>(58)</w:t>
      </w:r>
      <w:r w:rsidR="00F22625" w:rsidRPr="00F242BF">
        <w:rPr>
          <w:rFonts w:ascii="Times New Roman" w:hAnsi="Times New Roman" w:cs="Times New Roman"/>
        </w:rPr>
        <w:fldChar w:fldCharType="end"/>
      </w:r>
      <w:r w:rsidR="00F22625" w:rsidRPr="00F242BF">
        <w:rPr>
          <w:rFonts w:ascii="Times New Roman" w:hAnsi="Times New Roman" w:cs="Times New Roman"/>
        </w:rPr>
        <w:t>.</w:t>
      </w:r>
      <w:r w:rsidR="005B141A" w:rsidRPr="00F242BF">
        <w:rPr>
          <w:rFonts w:ascii="Times New Roman" w:hAnsi="Times New Roman" w:cs="Times New Roman"/>
        </w:rPr>
        <w:t xml:space="preserve"> Maximal protein synthesis response is a</w:t>
      </w:r>
      <w:r w:rsidR="00815C1B" w:rsidRPr="00F242BF">
        <w:rPr>
          <w:rFonts w:ascii="Times New Roman" w:hAnsi="Times New Roman" w:cs="Times New Roman"/>
        </w:rPr>
        <w:t xml:space="preserve">chievable in older adults if </w:t>
      </w:r>
      <w:r w:rsidR="005B141A" w:rsidRPr="00F242BF">
        <w:rPr>
          <w:rFonts w:ascii="Times New Roman" w:hAnsi="Times New Roman" w:cs="Times New Roman"/>
        </w:rPr>
        <w:t>protein intake is increased (e.g., 20 gram protein bolus versus 40 gram protein bolus)</w:t>
      </w:r>
      <w:r w:rsidR="00815C1B"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Yang&lt;/Author&gt;&lt;Year&gt;2012&lt;/Year&gt;&lt;RecNum&gt;7765&lt;/RecNum&gt;&lt;DisplayText&gt;(59)&lt;/DisplayText&gt;&lt;record&gt;&lt;rec-number&gt;7765&lt;/rec-number&gt;&lt;foreign-keys&gt;&lt;key app="EN" db-id="aazdszfvi9wtr6exaxnvszeldtprdvs5swde" timestamp="1644100255"&gt;7765&lt;/key&gt;&lt;/foreign-keys&gt;&lt;ref-type name="Journal Article"&gt;17&lt;/ref-type&gt;&lt;contributors&gt;&lt;authors&gt;&lt;author&gt;Yang, Y.&lt;/author&gt;&lt;author&gt;Breen, L.&lt;/author&gt;&lt;author&gt;Burd, N. A.&lt;/author&gt;&lt;author&gt;Hector, A. J.&lt;/author&gt;&lt;author&gt;Churchward-Venne, T. A.&lt;/author&gt;&lt;author&gt;Josse, A. R.&lt;/author&gt;&lt;author&gt;Tarnopolsky, M. A.&lt;/author&gt;&lt;author&gt;Phillips, S. M.&lt;/author&gt;&lt;/authors&gt;&lt;/contributors&gt;&lt;auth-address&gt;Exercise Metabolism Research Group, Department of Kinesiology, McMaster University, 1280 Main Street West, Hamilton, ON, Canada L8S 4K1.&lt;/auth-address&gt;&lt;titles&gt;&lt;title&gt;Resistance exercise enhances myofibrillar protein synthesis with graded intakes of whey protein in older men&lt;/title&gt;&lt;secondary-title&gt;Br J Nutr&lt;/secondary-title&gt;&lt;/titles&gt;&lt;periodical&gt;&lt;full-title&gt;Br J Nutr&lt;/full-title&gt;&lt;/periodical&gt;&lt;pages&gt;1780-8&lt;/pages&gt;&lt;volume&gt;108&lt;/volume&gt;&lt;number&gt;10&lt;/number&gt;&lt;edition&gt;2012/02/09&lt;/edition&gt;&lt;keywords&gt;&lt;keyword&gt;Aged&lt;/keyword&gt;&lt;keyword&gt;Amino Acids&lt;/keyword&gt;&lt;keyword&gt;Carbon Isotopes&lt;/keyword&gt;&lt;keyword&gt;Diet&lt;/keyword&gt;&lt;keyword&gt;*Dietary Supplements&lt;/keyword&gt;&lt;keyword&gt;Exercise/*physiology&lt;/keyword&gt;&lt;keyword&gt;Food Analysis&lt;/keyword&gt;&lt;keyword&gt;Gene Expression Regulation/*drug effects&lt;/keyword&gt;&lt;keyword&gt;Humans&lt;/keyword&gt;&lt;keyword&gt;Insulin/blood&lt;/keyword&gt;&lt;keyword&gt;Male&lt;/keyword&gt;&lt;keyword&gt;Milk Proteins/*pharmacology&lt;/keyword&gt;&lt;keyword&gt;Myofibrils/genetics/*metabolism&lt;/keyword&gt;&lt;keyword&gt;Whey Proteins&lt;/keyword&gt;&lt;/keywords&gt;&lt;dates&gt;&lt;year&gt;2012&lt;/year&gt;&lt;pub-dates&gt;&lt;date&gt;Nov 28&lt;/date&gt;&lt;/pub-dates&gt;&lt;/dates&gt;&lt;isbn&gt;1475-2662 (Electronic)&amp;#xD;0007-1145 (Linking)&lt;/isbn&gt;&lt;accession-num&gt;22313809&lt;/accession-num&gt;&lt;urls&gt;&lt;related-urls&gt;&lt;url&gt;https://www.ncbi.nlm.nih.gov/pubmed/22313809&lt;/url&gt;&lt;/related-urls&gt;&lt;/urls&gt;&lt;electronic-resource-num&gt;10.1017/S0007114511007422&lt;/electronic-resource-num&gt;&lt;/record&gt;&lt;/Cite&gt;&lt;/EndNote&gt;</w:instrText>
      </w:r>
      <w:r w:rsidR="00815C1B" w:rsidRPr="00F242BF">
        <w:rPr>
          <w:rFonts w:ascii="Times New Roman" w:hAnsi="Times New Roman" w:cs="Times New Roman"/>
        </w:rPr>
        <w:fldChar w:fldCharType="separate"/>
      </w:r>
      <w:r w:rsidR="00B4756E" w:rsidRPr="00F242BF">
        <w:rPr>
          <w:rFonts w:ascii="Times New Roman" w:hAnsi="Times New Roman" w:cs="Times New Roman"/>
          <w:noProof/>
        </w:rPr>
        <w:t>(59)</w:t>
      </w:r>
      <w:r w:rsidR="00815C1B" w:rsidRPr="00F242BF">
        <w:rPr>
          <w:rFonts w:ascii="Times New Roman" w:hAnsi="Times New Roman" w:cs="Times New Roman"/>
        </w:rPr>
        <w:fldChar w:fldCharType="end"/>
      </w:r>
      <w:r w:rsidR="00815C1B" w:rsidRPr="00F242BF">
        <w:rPr>
          <w:rFonts w:ascii="Times New Roman" w:hAnsi="Times New Roman" w:cs="Times New Roman"/>
        </w:rPr>
        <w:t xml:space="preserve">. This protein bolus to achieve a maximal protein synthesis response is greater in older adults than in young adults, based upon comparisons with dose-response studies previously conducted in young adults </w:t>
      </w:r>
      <w:r w:rsidR="005B141A" w:rsidRPr="00F242BF">
        <w:rPr>
          <w:rFonts w:ascii="Times New Roman" w:hAnsi="Times New Roman" w:cs="Times New Roman"/>
        </w:rPr>
        <w:fldChar w:fldCharType="begin">
          <w:fldData xml:space="preserve">PEVuZE5vdGU+PENpdGU+PEF1dGhvcj5Nb29yZTwvQXV0aG9yPjxZZWFyPjIwMDk8L1llYXI+PFJl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b29yZTwvQXV0aG9yPjxZZWFyPjIwMDk8L1llYXI+PFJl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5B141A" w:rsidRPr="00F242BF">
        <w:rPr>
          <w:rFonts w:ascii="Times New Roman" w:hAnsi="Times New Roman" w:cs="Times New Roman"/>
        </w:rPr>
      </w:r>
      <w:r w:rsidR="005B141A" w:rsidRPr="00F242BF">
        <w:rPr>
          <w:rFonts w:ascii="Times New Roman" w:hAnsi="Times New Roman" w:cs="Times New Roman"/>
        </w:rPr>
        <w:fldChar w:fldCharType="separate"/>
      </w:r>
      <w:r w:rsidR="00B4756E" w:rsidRPr="00F242BF">
        <w:rPr>
          <w:rFonts w:ascii="Times New Roman" w:hAnsi="Times New Roman" w:cs="Times New Roman"/>
          <w:noProof/>
        </w:rPr>
        <w:t>(60)</w:t>
      </w:r>
      <w:r w:rsidR="005B141A" w:rsidRPr="00F242BF">
        <w:rPr>
          <w:rFonts w:ascii="Times New Roman" w:hAnsi="Times New Roman" w:cs="Times New Roman"/>
        </w:rPr>
        <w:fldChar w:fldCharType="end"/>
      </w:r>
      <w:r w:rsidR="005B141A" w:rsidRPr="00F242BF">
        <w:rPr>
          <w:rFonts w:ascii="Times New Roman" w:hAnsi="Times New Roman" w:cs="Times New Roman"/>
        </w:rPr>
        <w:t xml:space="preserve">. The requirement to ingest greater protein to elicit maximal protein synthesis response in older adults is termed “anabolic resistance </w:t>
      </w:r>
      <w:r w:rsidR="005B141A"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Traylor&lt;/Author&gt;&lt;Year&gt;2018&lt;/Year&gt;&lt;RecNum&gt;7763&lt;/RecNum&gt;&lt;DisplayText&gt;(48)&lt;/DisplayText&gt;&lt;record&gt;&lt;rec-number&gt;7763&lt;/rec-number&gt;&lt;foreign-keys&gt;&lt;key app="EN" db-id="aazdszfvi9wtr6exaxnvszeldtprdvs5swde" timestamp="1644099659"&gt;7763&lt;/key&gt;&lt;/foreign-keys&gt;&lt;ref-type name="Journal Article"&gt;17&lt;/ref-type&gt;&lt;contributors&gt;&lt;authors&gt;&lt;author&gt;Traylor, D. A.&lt;/author&gt;&lt;author&gt;Gorissen, S. H. M.&lt;/author&gt;&lt;author&gt;Phillips, S. M.&lt;/author&gt;&lt;/authors&gt;&lt;/contributors&gt;&lt;auth-address&gt;Exercise Metabolism Research Group, Department of Kinesiology, McMaster University, Hamilton, Ontario, Canada.&lt;/auth-address&gt;&lt;titles&gt;&lt;title&gt;Perspective: Protein Requirements and Optimal Intakes in Aging: Are We Ready to Recommend More Than the Recommended Daily Allowance?&lt;/title&gt;&lt;secondary-title&gt;Adv Nutr&lt;/secondary-title&gt;&lt;/titles&gt;&lt;periodical&gt;&lt;full-title&gt;Adv Nutr&lt;/full-title&gt;&lt;/periodical&gt;&lt;pages&gt;171-182&lt;/pages&gt;&lt;volume&gt;9&lt;/volume&gt;&lt;number&gt;3&lt;/number&gt;&lt;edition&gt;2018/04/11&lt;/edition&gt;&lt;keywords&gt;&lt;keyword&gt;Aged&lt;/keyword&gt;&lt;keyword&gt;*Aging&lt;/keyword&gt;&lt;keyword&gt;Dietary Proteins/*administration &amp;amp; dosage/metabolism/pharmacology/therapeutic use&lt;/keyword&gt;&lt;keyword&gt;Humans&lt;/keyword&gt;&lt;keyword&gt;Leucine/administration &amp;amp; dosage/metabolism/pharmacology/therapeutic use&lt;/keyword&gt;&lt;keyword&gt;Muscle, Skeletal/*drug effects&lt;/keyword&gt;&lt;keyword&gt;Muscular Diseases/*prevention &amp;amp; control&lt;/keyword&gt;&lt;keyword&gt;*Nutritional Requirements&lt;/keyword&gt;&lt;keyword&gt;*Recommended Dietary Allowances&lt;/keyword&gt;&lt;keyword&gt;Sarcopenia/*prevention &amp;amp; control&lt;/keyword&gt;&lt;/keywords&gt;&lt;dates&gt;&lt;year&gt;2018&lt;/year&gt;&lt;pub-dates&gt;&lt;date&gt;May 1&lt;/date&gt;&lt;/pub-dates&gt;&lt;/dates&gt;&lt;isbn&gt;2156-5376 (Electronic)&amp;#xD;2161-8313 (Linking)&lt;/isbn&gt;&lt;accession-num&gt;29635313&lt;/accession-num&gt;&lt;urls&gt;&lt;related-urls&gt;&lt;url&gt;https://www.ncbi.nlm.nih.gov/pubmed/29635313&lt;/url&gt;&lt;/related-urls&gt;&lt;/urls&gt;&lt;custom2&gt;PMC5952928&lt;/custom2&gt;&lt;electronic-resource-num&gt;10.1093/advances/nmy003&lt;/electronic-resource-num&gt;&lt;/record&gt;&lt;/Cite&gt;&lt;/EndNote&gt;</w:instrText>
      </w:r>
      <w:r w:rsidR="005B141A" w:rsidRPr="00F242BF">
        <w:rPr>
          <w:rFonts w:ascii="Times New Roman" w:hAnsi="Times New Roman" w:cs="Times New Roman"/>
        </w:rPr>
        <w:fldChar w:fldCharType="separate"/>
      </w:r>
      <w:r w:rsidR="00B4756E" w:rsidRPr="00F242BF">
        <w:rPr>
          <w:rFonts w:ascii="Times New Roman" w:hAnsi="Times New Roman" w:cs="Times New Roman"/>
          <w:noProof/>
        </w:rPr>
        <w:t>(48)</w:t>
      </w:r>
      <w:r w:rsidR="005B141A" w:rsidRPr="00F242BF">
        <w:rPr>
          <w:rFonts w:ascii="Times New Roman" w:hAnsi="Times New Roman" w:cs="Times New Roman"/>
        </w:rPr>
        <w:fldChar w:fldCharType="end"/>
      </w:r>
      <w:r w:rsidR="005B141A" w:rsidRPr="00F242BF">
        <w:rPr>
          <w:rFonts w:ascii="Times New Roman" w:hAnsi="Times New Roman" w:cs="Times New Roman"/>
        </w:rPr>
        <w:t xml:space="preserve">.” </w:t>
      </w:r>
      <w:r w:rsidR="0078626A" w:rsidRPr="00F242BF">
        <w:rPr>
          <w:rFonts w:ascii="Times New Roman" w:hAnsi="Times New Roman" w:cs="Times New Roman"/>
        </w:rPr>
        <w:t xml:space="preserve">Although optimal total and per-meal protein dose for the preservation of muscle mass with aging remains to be determined, consuming 1.2 grams of protein per kilogram body weight dispersed over </w:t>
      </w:r>
      <w:proofErr w:type="gramStart"/>
      <w:r w:rsidR="0078626A" w:rsidRPr="00F242BF">
        <w:rPr>
          <w:rFonts w:ascii="Times New Roman" w:hAnsi="Times New Roman" w:cs="Times New Roman"/>
        </w:rPr>
        <w:t>3</w:t>
      </w:r>
      <w:proofErr w:type="gramEnd"/>
      <w:r w:rsidR="0078626A" w:rsidRPr="00F242BF">
        <w:rPr>
          <w:rFonts w:ascii="Times New Roman" w:hAnsi="Times New Roman" w:cs="Times New Roman"/>
        </w:rPr>
        <w:t xml:space="preserve"> or more meals on the backdrop of adequate calorie intake to maintain body weight appears promising. </w:t>
      </w:r>
    </w:p>
    <w:p w14:paraId="705CEA8B" w14:textId="77777777" w:rsidR="003759BF" w:rsidRPr="00F242BF" w:rsidRDefault="003759BF" w:rsidP="00145484">
      <w:pPr>
        <w:contextualSpacing/>
        <w:jc w:val="both"/>
        <w:rPr>
          <w:rFonts w:ascii="Times New Roman" w:hAnsi="Times New Roman" w:cs="Times New Roman"/>
        </w:rPr>
      </w:pPr>
    </w:p>
    <w:p w14:paraId="7E4E293F" w14:textId="049BF719" w:rsidR="000D598A" w:rsidRPr="00F242BF" w:rsidRDefault="003759BF" w:rsidP="00145484">
      <w:pPr>
        <w:contextualSpacing/>
        <w:jc w:val="both"/>
        <w:rPr>
          <w:rFonts w:ascii="Times New Roman" w:hAnsi="Times New Roman" w:cs="Times New Roman"/>
          <w:i/>
        </w:rPr>
      </w:pPr>
      <w:r w:rsidRPr="00F242BF">
        <w:rPr>
          <w:rFonts w:ascii="Times New Roman" w:hAnsi="Times New Roman" w:cs="Times New Roman"/>
          <w:i/>
        </w:rPr>
        <w:t>Emerging Evidence on Whole-grains</w:t>
      </w:r>
    </w:p>
    <w:p w14:paraId="31D8DBF7" w14:textId="00EF04C9" w:rsidR="00DD35EC" w:rsidRPr="00F242BF" w:rsidRDefault="00AC672E" w:rsidP="00145484">
      <w:pPr>
        <w:contextualSpacing/>
        <w:jc w:val="both"/>
        <w:rPr>
          <w:rFonts w:ascii="Times New Roman" w:hAnsi="Times New Roman" w:cs="Times New Roman"/>
        </w:rPr>
      </w:pPr>
      <w:r w:rsidRPr="00F242BF">
        <w:rPr>
          <w:rFonts w:ascii="Times New Roman" w:hAnsi="Times New Roman" w:cs="Times New Roman"/>
        </w:rPr>
        <w:t>The pre</w:t>
      </w:r>
      <w:r w:rsidR="0016218E" w:rsidRPr="00F242BF">
        <w:rPr>
          <w:rFonts w:ascii="Times New Roman" w:hAnsi="Times New Roman" w:cs="Times New Roman"/>
        </w:rPr>
        <w:t xml:space="preserve">dominance of the literature regarding nutritional approaches to preserve muscle mass and function in aging is targeted at protein and energy intake – and rightly so. The evidence is profound and clear that protein and energy intake play a dominant role in the regulation of lean body mass, including muscle. Excitingly, emerging evidence </w:t>
      </w:r>
      <w:r w:rsidR="00AE65D8" w:rsidRPr="00F242BF">
        <w:rPr>
          <w:rFonts w:ascii="Times New Roman" w:hAnsi="Times New Roman" w:cs="Times New Roman"/>
        </w:rPr>
        <w:t xml:space="preserve">implicates </w:t>
      </w:r>
      <w:r w:rsidR="0016218E" w:rsidRPr="00F242BF">
        <w:rPr>
          <w:rFonts w:ascii="Times New Roman" w:hAnsi="Times New Roman" w:cs="Times New Roman"/>
        </w:rPr>
        <w:t>whole-grains as a novel nutritional factor to maintain a positive protein balance and potentially preserve mus</w:t>
      </w:r>
      <w:r w:rsidR="0058514A" w:rsidRPr="00F242BF">
        <w:rPr>
          <w:rFonts w:ascii="Times New Roman" w:hAnsi="Times New Roman" w:cs="Times New Roman"/>
        </w:rPr>
        <w:t xml:space="preserve">cle mass and function in aging. Whole-grain consumption is a pillar of national nutrition guidelines </w:t>
      </w:r>
      <w:r w:rsidR="0058514A"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Ferruzzi&lt;/Author&gt;&lt;Year&gt;2014&lt;/Year&gt;&lt;RecNum&gt;5452&lt;/RecNum&gt;&lt;DisplayText&gt;(61)&lt;/DisplayText&gt;&lt;record&gt;&lt;rec-number&gt;5452&lt;/rec-number&gt;&lt;foreign-keys&gt;&lt;key app="EN" db-id="aazdszfvi9wtr6exaxnvszeldtprdvs5swde" timestamp="1626377816"&gt;5452&lt;/key&gt;&lt;/foreign-keys&gt;&lt;ref-type name="Journal Article"&gt;17&lt;/ref-type&gt;&lt;contributors&gt;&lt;authors&gt;&lt;author&gt;Ferruzzi, M. G.&lt;/author&gt;&lt;author&gt;Jonnalagadda, S. S.&lt;/author&gt;&lt;author&gt;Liu, S.&lt;/author&gt;&lt;author&gt;Marquart, L.&lt;/author&gt;&lt;author&gt;McKeown, N.&lt;/author&gt;&lt;author&gt;Reicks, M.&lt;/author&gt;&lt;author&gt;Riccardi, G.&lt;/author&gt;&lt;author&gt;Seal, C.&lt;/author&gt;&lt;author&gt;Slavin, J.&lt;/author&gt;&lt;author&gt;Thielecke, F.&lt;/author&gt;&lt;author&gt;van der Kamp, J. W.&lt;/author&gt;&lt;author&gt;Webb, D.&lt;/author&gt;&lt;/authors&gt;&lt;/contributors&gt;&lt;auth-address&gt;Department of Food Science, and.&lt;/auth-address&gt;&lt;titles&gt;&lt;title&gt;Developing a standard definition of whole-grain foods for dietary recommendations: summary report of a multidisciplinary expert roundtable discussion&lt;/title&gt;&lt;secondary-title&gt;Adv Nutr&lt;/secondary-title&gt;&lt;/titles&gt;&lt;periodical&gt;&lt;full-title&gt;Adv Nutr&lt;/full-title&gt;&lt;/periodical&gt;&lt;pages&gt;164-76&lt;/pages&gt;&lt;volume&gt;5&lt;/volume&gt;&lt;number&gt;2&lt;/number&gt;&lt;edition&gt;2014/03/13&lt;/edition&gt;&lt;keywords&gt;&lt;keyword&gt;Diet&lt;/keyword&gt;&lt;keyword&gt;Dietary Fiber/*administration &amp;amp; dosage&lt;/keyword&gt;&lt;keyword&gt;*Edible Grain&lt;/keyword&gt;&lt;keyword&gt;Food Labeling/standards&lt;/keyword&gt;&lt;keyword&gt;Humans&lt;/keyword&gt;&lt;keyword&gt;Meta-Analysis as Topic&lt;/keyword&gt;&lt;keyword&gt;Nutritional Status&lt;/keyword&gt;&lt;keyword&gt;Observational Studies as Topic&lt;/keyword&gt;&lt;keyword&gt;Randomized Controlled Trials as Topic&lt;/keyword&gt;&lt;keyword&gt;*Recommended Dietary Allowances&lt;/keyword&gt;&lt;keyword&gt;United States&lt;/keyword&gt;&lt;/keywords&gt;&lt;dates&gt;&lt;year&gt;2014&lt;/year&gt;&lt;pub-dates&gt;&lt;date&gt;Mar 1&lt;/date&gt;&lt;/pub-dates&gt;&lt;/dates&gt;&lt;isbn&gt;2156-5376 (Electronic)&amp;#xD;2161-8313 (Linking)&lt;/isbn&gt;&lt;accession-num&gt;24618757&lt;/accession-num&gt;&lt;urls&gt;&lt;related-urls&gt;&lt;url&gt;https://www.ncbi.nlm.nih.gov/pubmed/24618757&lt;/url&gt;&lt;/related-urls&gt;&lt;/urls&gt;&lt;custom2&gt;PMC3951798&lt;/custom2&gt;&lt;electronic-resource-num&gt;10.3945/an.113.005223&lt;/electronic-resource-num&gt;&lt;/record&gt;&lt;/Cite&gt;&lt;/EndNote&gt;</w:instrText>
      </w:r>
      <w:r w:rsidR="0058514A" w:rsidRPr="00F242BF">
        <w:rPr>
          <w:rFonts w:ascii="Times New Roman" w:hAnsi="Times New Roman" w:cs="Times New Roman"/>
        </w:rPr>
        <w:fldChar w:fldCharType="separate"/>
      </w:r>
      <w:r w:rsidR="00B4756E" w:rsidRPr="00F242BF">
        <w:rPr>
          <w:rFonts w:ascii="Times New Roman" w:hAnsi="Times New Roman" w:cs="Times New Roman"/>
          <w:noProof/>
        </w:rPr>
        <w:t>(61)</w:t>
      </w:r>
      <w:r w:rsidR="0058514A" w:rsidRPr="00F242BF">
        <w:rPr>
          <w:rFonts w:ascii="Times New Roman" w:hAnsi="Times New Roman" w:cs="Times New Roman"/>
        </w:rPr>
        <w:fldChar w:fldCharType="end"/>
      </w:r>
      <w:r w:rsidR="0058514A" w:rsidRPr="00F242BF">
        <w:rPr>
          <w:rFonts w:ascii="Times New Roman" w:hAnsi="Times New Roman" w:cs="Times New Roman"/>
        </w:rPr>
        <w:t xml:space="preserve">, while epidemiologic association studies show that whole-grain intake improves body composition (relatively more lean mass compared to fat mass) </w:t>
      </w:r>
      <w:r w:rsidR="0058514A" w:rsidRPr="00F242BF">
        <w:rPr>
          <w:rFonts w:ascii="Times New Roman" w:hAnsi="Times New Roman" w:cs="Times New Roman"/>
        </w:rPr>
        <w:fldChar w:fldCharType="begin">
          <w:fldData xml:space="preserve">PEVuZE5vdGU+PENpdGU+PEF1dGhvcj5KYWNvYnM8L0F1dGhvcj48WWVhcj4yMDA0PC9ZZWFyPjxS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KYWNvYnM8L0F1dGhvcj48WWVhcj4yMDA0PC9ZZWFyPjxS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58514A" w:rsidRPr="00F242BF">
        <w:rPr>
          <w:rFonts w:ascii="Times New Roman" w:hAnsi="Times New Roman" w:cs="Times New Roman"/>
        </w:rPr>
      </w:r>
      <w:r w:rsidR="0058514A" w:rsidRPr="00F242BF">
        <w:rPr>
          <w:rFonts w:ascii="Times New Roman" w:hAnsi="Times New Roman" w:cs="Times New Roman"/>
        </w:rPr>
        <w:fldChar w:fldCharType="separate"/>
      </w:r>
      <w:r w:rsidR="00B4756E" w:rsidRPr="00F242BF">
        <w:rPr>
          <w:rFonts w:ascii="Times New Roman" w:hAnsi="Times New Roman" w:cs="Times New Roman"/>
          <w:noProof/>
        </w:rPr>
        <w:t>(62-64)</w:t>
      </w:r>
      <w:r w:rsidR="0058514A" w:rsidRPr="00F242BF">
        <w:rPr>
          <w:rFonts w:ascii="Times New Roman" w:hAnsi="Times New Roman" w:cs="Times New Roman"/>
        </w:rPr>
        <w:fldChar w:fldCharType="end"/>
      </w:r>
      <w:r w:rsidR="0058514A" w:rsidRPr="00F242BF">
        <w:rPr>
          <w:rFonts w:ascii="Times New Roman" w:hAnsi="Times New Roman" w:cs="Times New Roman"/>
        </w:rPr>
        <w:t xml:space="preserve">. Few interventional trials on whole-grains and lean body mass or the underlying physiology of protein turnover (synthesis and breakdown) </w:t>
      </w:r>
      <w:proofErr w:type="gramStart"/>
      <w:r w:rsidR="0058514A" w:rsidRPr="00F242BF">
        <w:rPr>
          <w:rFonts w:ascii="Times New Roman" w:hAnsi="Times New Roman" w:cs="Times New Roman"/>
        </w:rPr>
        <w:t>have been conducted</w:t>
      </w:r>
      <w:proofErr w:type="gramEnd"/>
      <w:r w:rsidR="0058514A" w:rsidRPr="00F242BF">
        <w:rPr>
          <w:rFonts w:ascii="Times New Roman" w:hAnsi="Times New Roman" w:cs="Times New Roman"/>
        </w:rPr>
        <w:t xml:space="preserve"> and the literature remains inconclusive </w:t>
      </w:r>
      <w:r w:rsidR="0058514A" w:rsidRPr="00F242BF">
        <w:rPr>
          <w:rFonts w:ascii="Times New Roman" w:hAnsi="Times New Roman" w:cs="Times New Roman"/>
        </w:rPr>
        <w:fldChar w:fldCharType="begin">
          <w:fldData xml:space="preserve">PEVuZE5vdGU+PENpdGU+PEF1dGhvcj5LcmlzdGVuc2VuPC9BdXRob3I+PFllYXI+MjAxMjwvWWVh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LcmlzdGVuc2VuPC9BdXRob3I+PFllYXI+MjAxMjwvWWVh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58514A" w:rsidRPr="00F242BF">
        <w:rPr>
          <w:rFonts w:ascii="Times New Roman" w:hAnsi="Times New Roman" w:cs="Times New Roman"/>
        </w:rPr>
      </w:r>
      <w:r w:rsidR="0058514A" w:rsidRPr="00F242BF">
        <w:rPr>
          <w:rFonts w:ascii="Times New Roman" w:hAnsi="Times New Roman" w:cs="Times New Roman"/>
        </w:rPr>
        <w:fldChar w:fldCharType="separate"/>
      </w:r>
      <w:r w:rsidR="00B4756E" w:rsidRPr="00F242BF">
        <w:rPr>
          <w:rFonts w:ascii="Times New Roman" w:hAnsi="Times New Roman" w:cs="Times New Roman"/>
          <w:noProof/>
        </w:rPr>
        <w:t>(65-68)</w:t>
      </w:r>
      <w:r w:rsidR="0058514A" w:rsidRPr="00F242BF">
        <w:rPr>
          <w:rFonts w:ascii="Times New Roman" w:hAnsi="Times New Roman" w:cs="Times New Roman"/>
        </w:rPr>
        <w:fldChar w:fldCharType="end"/>
      </w:r>
      <w:r w:rsidR="0058514A" w:rsidRPr="00F242BF">
        <w:rPr>
          <w:rFonts w:ascii="Times New Roman" w:hAnsi="Times New Roman" w:cs="Times New Roman"/>
        </w:rPr>
        <w:t xml:space="preserve">. However, a recent feeding trial has </w:t>
      </w:r>
      <w:r w:rsidR="001F6D77" w:rsidRPr="00F242BF">
        <w:rPr>
          <w:rFonts w:ascii="Times New Roman" w:hAnsi="Times New Roman" w:cs="Times New Roman"/>
        </w:rPr>
        <w:t xml:space="preserve">offered new insight into the potential role of whole-grains in lean body mass. Kirwan et al. designed a </w:t>
      </w:r>
      <w:proofErr w:type="gramStart"/>
      <w:r w:rsidR="001F6D77" w:rsidRPr="00F242BF">
        <w:rPr>
          <w:rFonts w:ascii="Times New Roman" w:hAnsi="Times New Roman" w:cs="Times New Roman"/>
        </w:rPr>
        <w:t>cross-over</w:t>
      </w:r>
      <w:proofErr w:type="gramEnd"/>
      <w:r w:rsidR="001F6D77" w:rsidRPr="00F242BF">
        <w:rPr>
          <w:rFonts w:ascii="Times New Roman" w:hAnsi="Times New Roman" w:cs="Times New Roman"/>
        </w:rPr>
        <w:t xml:space="preserve"> feeding trial comparing eight weeks of a whole-grain versus refined-grain diet in middle-aged adults. Diets were matched for macronutrient content and </w:t>
      </w:r>
      <w:r w:rsidR="002607EA" w:rsidRPr="00F242BF">
        <w:rPr>
          <w:rFonts w:ascii="Times New Roman" w:hAnsi="Times New Roman" w:cs="Times New Roman"/>
        </w:rPr>
        <w:t xml:space="preserve">were </w:t>
      </w:r>
      <w:r w:rsidR="001F6D77" w:rsidRPr="00F242BF">
        <w:rPr>
          <w:rFonts w:ascii="Times New Roman" w:hAnsi="Times New Roman" w:cs="Times New Roman"/>
        </w:rPr>
        <w:t xml:space="preserve">isocaloric, differing only in the presence of whole-grains or refined-grains (primary grain components included oats, rice, </w:t>
      </w:r>
      <w:r w:rsidR="002607EA" w:rsidRPr="00F242BF">
        <w:rPr>
          <w:rFonts w:ascii="Times New Roman" w:hAnsi="Times New Roman" w:cs="Times New Roman"/>
        </w:rPr>
        <w:t>wheat,</w:t>
      </w:r>
      <w:r w:rsidR="001F6D77" w:rsidRPr="00F242BF">
        <w:rPr>
          <w:rFonts w:ascii="Times New Roman" w:hAnsi="Times New Roman" w:cs="Times New Roman"/>
        </w:rPr>
        <w:t xml:space="preserve"> and barley) </w:t>
      </w:r>
      <w:r w:rsidR="001F6D77" w:rsidRPr="00F242BF">
        <w:rPr>
          <w:rFonts w:ascii="Times New Roman" w:hAnsi="Times New Roman" w:cs="Times New Roman"/>
        </w:rPr>
        <w:fldChar w:fldCharType="begin">
          <w:fldData xml:space="preserve">PEVuZE5vdGU+PENpdGU+PEF1dGhvcj5LaXJ3YW48L0F1dGhvcj48WWVhcj4yMDE2PC9ZZWFyPjxS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==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LaXJ3YW48L0F1dGhvcj48WWVhcj4yMDE2PC9ZZWFyPjxS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==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1F6D77" w:rsidRPr="00F242BF">
        <w:rPr>
          <w:rFonts w:ascii="Times New Roman" w:hAnsi="Times New Roman" w:cs="Times New Roman"/>
        </w:rPr>
      </w:r>
      <w:r w:rsidR="001F6D77" w:rsidRPr="00F242BF">
        <w:rPr>
          <w:rFonts w:ascii="Times New Roman" w:hAnsi="Times New Roman" w:cs="Times New Roman"/>
        </w:rPr>
        <w:fldChar w:fldCharType="separate"/>
      </w:r>
      <w:r w:rsidR="00B4756E" w:rsidRPr="00F242BF">
        <w:rPr>
          <w:rFonts w:ascii="Times New Roman" w:hAnsi="Times New Roman" w:cs="Times New Roman"/>
          <w:noProof/>
        </w:rPr>
        <w:t>(69)</w:t>
      </w:r>
      <w:r w:rsidR="001F6D77" w:rsidRPr="00F242BF">
        <w:rPr>
          <w:rFonts w:ascii="Times New Roman" w:hAnsi="Times New Roman" w:cs="Times New Roman"/>
        </w:rPr>
        <w:fldChar w:fldCharType="end"/>
      </w:r>
      <w:r w:rsidR="001F6D77" w:rsidRPr="00F242BF">
        <w:rPr>
          <w:rFonts w:ascii="Times New Roman" w:hAnsi="Times New Roman" w:cs="Times New Roman"/>
        </w:rPr>
        <w:t xml:space="preserve">. The primary outcomes report did not reveal differences in body composition, although </w:t>
      </w:r>
      <w:r w:rsidR="00460BA5" w:rsidRPr="00F242BF">
        <w:rPr>
          <w:rFonts w:ascii="Times New Roman" w:hAnsi="Times New Roman" w:cs="Times New Roman"/>
        </w:rPr>
        <w:t>we recently published a</w:t>
      </w:r>
      <w:r w:rsidR="001F6D77" w:rsidRPr="00F242BF">
        <w:rPr>
          <w:rFonts w:ascii="Times New Roman" w:hAnsi="Times New Roman" w:cs="Times New Roman"/>
        </w:rPr>
        <w:t xml:space="preserve"> secondary outcome</w:t>
      </w:r>
      <w:r w:rsidR="00460BA5" w:rsidRPr="00F242BF">
        <w:rPr>
          <w:rFonts w:ascii="Times New Roman" w:hAnsi="Times New Roman" w:cs="Times New Roman"/>
        </w:rPr>
        <w:t>s report that</w:t>
      </w:r>
      <w:r w:rsidR="001F6D77" w:rsidRPr="00F242BF">
        <w:rPr>
          <w:rFonts w:ascii="Times New Roman" w:hAnsi="Times New Roman" w:cs="Times New Roman"/>
        </w:rPr>
        <w:t xml:space="preserve"> included whole-body protein turnover</w:t>
      </w:r>
      <w:r w:rsidR="00460BA5" w:rsidRPr="00F242BF">
        <w:rPr>
          <w:rFonts w:ascii="Times New Roman" w:hAnsi="Times New Roman" w:cs="Times New Roman"/>
        </w:rPr>
        <w:t xml:space="preserve"> assessed by two stable isotope tracers</w:t>
      </w:r>
      <w:r w:rsidR="00662B60" w:rsidRPr="00F242BF">
        <w:rPr>
          <w:rFonts w:ascii="Times New Roman" w:hAnsi="Times New Roman" w:cs="Times New Roman"/>
        </w:rPr>
        <w:t>.</w:t>
      </w:r>
      <w:r w:rsidR="00460BA5" w:rsidRPr="00F242BF">
        <w:rPr>
          <w:rFonts w:ascii="Times New Roman" w:hAnsi="Times New Roman" w:cs="Times New Roman"/>
        </w:rPr>
        <w:t xml:space="preserve"> </w:t>
      </w:r>
      <w:r w:rsidR="00662B60" w:rsidRPr="00F242BF">
        <w:rPr>
          <w:rFonts w:ascii="Times New Roman" w:hAnsi="Times New Roman" w:cs="Times New Roman"/>
        </w:rPr>
        <w:t>T</w:t>
      </w:r>
      <w:r w:rsidR="00460BA5" w:rsidRPr="00F242BF">
        <w:rPr>
          <w:rFonts w:ascii="Times New Roman" w:hAnsi="Times New Roman" w:cs="Times New Roman"/>
        </w:rPr>
        <w:t xml:space="preserve">his revealed </w:t>
      </w:r>
      <w:r w:rsidR="001F6D77" w:rsidRPr="00F242BF">
        <w:rPr>
          <w:rFonts w:ascii="Times New Roman" w:hAnsi="Times New Roman" w:cs="Times New Roman"/>
        </w:rPr>
        <w:t xml:space="preserve">a more positive 24-hour integrated net protein balance on a whole-grain diet, with no difference in net balance when observing the fasted state in isolation </w:t>
      </w:r>
      <w:r w:rsidR="001F6D77" w:rsidRPr="00F242BF">
        <w:rPr>
          <w:rFonts w:ascii="Times New Roman" w:hAnsi="Times New Roman" w:cs="Times New Roman"/>
        </w:rPr>
        <w:fldChar w:fldCharType="begin">
          <w:fldData xml:space="preserve">PEVuZE5vdGU+PENpdGU+PEF1dGhvcj5NZXk8L0F1dGhvcj48WWVhcj4yMDIxPC9ZZWFyPjxSZWNO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=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ZXk8L0F1dGhvcj48WWVhcj4yMDIxPC9ZZWFyPjxSZWNO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=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1F6D77" w:rsidRPr="00F242BF">
        <w:rPr>
          <w:rFonts w:ascii="Times New Roman" w:hAnsi="Times New Roman" w:cs="Times New Roman"/>
        </w:rPr>
      </w:r>
      <w:r w:rsidR="001F6D77" w:rsidRPr="00F242BF">
        <w:rPr>
          <w:rFonts w:ascii="Times New Roman" w:hAnsi="Times New Roman" w:cs="Times New Roman"/>
        </w:rPr>
        <w:fldChar w:fldCharType="separate"/>
      </w:r>
      <w:r w:rsidR="00B4756E" w:rsidRPr="00F242BF">
        <w:rPr>
          <w:rFonts w:ascii="Times New Roman" w:hAnsi="Times New Roman" w:cs="Times New Roman"/>
          <w:noProof/>
        </w:rPr>
        <w:t>(70)</w:t>
      </w:r>
      <w:r w:rsidR="001F6D77" w:rsidRPr="00F242BF">
        <w:rPr>
          <w:rFonts w:ascii="Times New Roman" w:hAnsi="Times New Roman" w:cs="Times New Roman"/>
        </w:rPr>
        <w:fldChar w:fldCharType="end"/>
      </w:r>
      <w:r w:rsidR="001F6D77" w:rsidRPr="00F242BF">
        <w:rPr>
          <w:rFonts w:ascii="Times New Roman" w:hAnsi="Times New Roman" w:cs="Times New Roman"/>
        </w:rPr>
        <w:t>. Th</w:t>
      </w:r>
      <w:r w:rsidR="00460BA5" w:rsidRPr="00F242BF">
        <w:rPr>
          <w:rFonts w:ascii="Times New Roman" w:hAnsi="Times New Roman" w:cs="Times New Roman"/>
        </w:rPr>
        <w:t>ese data suggest</w:t>
      </w:r>
      <w:r w:rsidR="001F6D77" w:rsidRPr="00F242BF">
        <w:rPr>
          <w:rFonts w:ascii="Times New Roman" w:hAnsi="Times New Roman" w:cs="Times New Roman"/>
        </w:rPr>
        <w:t xml:space="preserve"> whole-grain intake may support a more positive protein balance in combination with adequate protein and calorie intake. </w:t>
      </w:r>
      <w:r w:rsidR="00460BA5" w:rsidRPr="00F242BF">
        <w:rPr>
          <w:rFonts w:ascii="Times New Roman" w:hAnsi="Times New Roman" w:cs="Times New Roman"/>
        </w:rPr>
        <w:t xml:space="preserve">Although we cannot derive a potential effect on skeletal muscle from whole-body protein turnover, skeletal muscle comprises ~1/3 of whole-body protein turnover and </w:t>
      </w:r>
      <w:r w:rsidR="00CA28A7" w:rsidRPr="00F242BF">
        <w:rPr>
          <w:rFonts w:ascii="Times New Roman" w:hAnsi="Times New Roman" w:cs="Times New Roman"/>
        </w:rPr>
        <w:t>is</w:t>
      </w:r>
      <w:r w:rsidR="00460BA5" w:rsidRPr="00F242BF">
        <w:rPr>
          <w:rFonts w:ascii="Times New Roman" w:hAnsi="Times New Roman" w:cs="Times New Roman"/>
        </w:rPr>
        <w:t xml:space="preserve"> the body’s largest mobile reservoir of amino acids/nitrogen. In this report, we conducted an </w:t>
      </w:r>
      <w:r w:rsidR="00460BA5" w:rsidRPr="00F242BF">
        <w:rPr>
          <w:rFonts w:ascii="Times New Roman" w:hAnsi="Times New Roman" w:cs="Times New Roman"/>
          <w:i/>
        </w:rPr>
        <w:t>in vitro</w:t>
      </w:r>
      <w:r w:rsidR="00460BA5" w:rsidRPr="00F242BF">
        <w:rPr>
          <w:rFonts w:ascii="Times New Roman" w:hAnsi="Times New Roman" w:cs="Times New Roman"/>
        </w:rPr>
        <w:t xml:space="preserve"> investigation in skeletal muscle cells, showing a whole-grain wheat bran extract increases global protein synthesis rates. Finally, to investigate whether whole-grain intake has an appreciable effect on aging, we analyzed the National Health </w:t>
      </w:r>
      <w:r w:rsidR="00460BA5" w:rsidRPr="00F242BF">
        <w:rPr>
          <w:rFonts w:ascii="Times New Roman" w:hAnsi="Times New Roman" w:cs="Times New Roman"/>
        </w:rPr>
        <w:lastRenderedPageBreak/>
        <w:t xml:space="preserve">and Nutrition Examination Survey and showed whole-grain intake was positively associated with greater walking speed in older adults, a representative measure of muscle function. Despite our interesting and provocative report, protein and energy intake remains the primary nutritional effectors of muscle mass and strength with aging. Future research will be required to assess the potential therapeutic effect of adding optimal whole-grain intake on the backdrop of these established nutritional approaches. </w:t>
      </w:r>
    </w:p>
    <w:p w14:paraId="0166383B" w14:textId="77777777" w:rsidR="00DD35EC" w:rsidRPr="00F242BF" w:rsidRDefault="00DD35EC" w:rsidP="00145484">
      <w:pPr>
        <w:contextualSpacing/>
        <w:jc w:val="both"/>
        <w:rPr>
          <w:rFonts w:ascii="Times New Roman" w:hAnsi="Times New Roman" w:cs="Times New Roman"/>
        </w:rPr>
      </w:pPr>
    </w:p>
    <w:p w14:paraId="3112D54F" w14:textId="77777777" w:rsidR="00FA0D4B" w:rsidRPr="00F242BF" w:rsidRDefault="00FA0D4B" w:rsidP="00145484">
      <w:pPr>
        <w:contextualSpacing/>
        <w:jc w:val="both"/>
        <w:rPr>
          <w:rFonts w:ascii="Times New Roman" w:hAnsi="Times New Roman" w:cs="Times New Roman"/>
          <w:i/>
        </w:rPr>
      </w:pPr>
      <w:r w:rsidRPr="00F242BF">
        <w:rPr>
          <w:rFonts w:ascii="Times New Roman" w:hAnsi="Times New Roman" w:cs="Times New Roman"/>
          <w:i/>
        </w:rPr>
        <w:t>The Muscle Summary</w:t>
      </w:r>
    </w:p>
    <w:p w14:paraId="06329929" w14:textId="6C974658" w:rsidR="008F0DFF" w:rsidRPr="00F242BF" w:rsidRDefault="007353CF" w:rsidP="00145484">
      <w:pPr>
        <w:contextualSpacing/>
        <w:jc w:val="both"/>
        <w:rPr>
          <w:rFonts w:ascii="Times New Roman" w:hAnsi="Times New Roman" w:cs="Times New Roman"/>
        </w:rPr>
      </w:pPr>
      <w:r w:rsidRPr="00F242BF">
        <w:rPr>
          <w:rFonts w:ascii="Times New Roman" w:hAnsi="Times New Roman" w:cs="Times New Roman"/>
        </w:rPr>
        <w:t>Adequate protein and energy intake persist as the primary nutritional factors that protect skeletal muscle in aging. Although national guidelines have not adjusted, recent work suggests a protein intake above 1.2g/protein/kg bodyweight/day, split among 3-4 meals supports muscl</w:t>
      </w:r>
      <w:r w:rsidR="00B4756E" w:rsidRPr="00F242BF">
        <w:rPr>
          <w:rFonts w:ascii="Times New Roman" w:hAnsi="Times New Roman" w:cs="Times New Roman"/>
        </w:rPr>
        <w:t xml:space="preserve">e mass and strength with aging. </w:t>
      </w:r>
      <w:r w:rsidR="00FA0D4B" w:rsidRPr="00F242BF">
        <w:rPr>
          <w:rFonts w:ascii="Times New Roman" w:hAnsi="Times New Roman" w:cs="Times New Roman"/>
        </w:rPr>
        <w:t>I</w:t>
      </w:r>
      <w:r w:rsidR="00042E79" w:rsidRPr="00F242BF">
        <w:rPr>
          <w:rFonts w:ascii="Times New Roman" w:hAnsi="Times New Roman" w:cs="Times New Roman"/>
        </w:rPr>
        <w:t xml:space="preserve">t is important to note that despite established (protein and energy intake) and emerging (whole-grain) nutrition factors, </w:t>
      </w:r>
      <w:r w:rsidR="008D0639" w:rsidRPr="00F242BF">
        <w:rPr>
          <w:rFonts w:ascii="Times New Roman" w:hAnsi="Times New Roman" w:cs="Times New Roman"/>
        </w:rPr>
        <w:t>another major</w:t>
      </w:r>
      <w:r w:rsidR="00042E79" w:rsidRPr="00F242BF">
        <w:rPr>
          <w:rFonts w:ascii="Times New Roman" w:hAnsi="Times New Roman" w:cs="Times New Roman"/>
        </w:rPr>
        <w:t xml:space="preserve"> factor </w:t>
      </w:r>
      <w:proofErr w:type="gramStart"/>
      <w:r w:rsidR="008D0639" w:rsidRPr="00F242BF">
        <w:rPr>
          <w:rFonts w:ascii="Times New Roman" w:hAnsi="Times New Roman" w:cs="Times New Roman"/>
        </w:rPr>
        <w:t xml:space="preserve">is not </w:t>
      </w:r>
      <w:r w:rsidR="00042E79" w:rsidRPr="00F242BF">
        <w:rPr>
          <w:rFonts w:ascii="Times New Roman" w:hAnsi="Times New Roman" w:cs="Times New Roman"/>
        </w:rPr>
        <w:t>related</w:t>
      </w:r>
      <w:proofErr w:type="gramEnd"/>
      <w:r w:rsidR="00042E79" w:rsidRPr="00F242BF">
        <w:rPr>
          <w:rFonts w:ascii="Times New Roman" w:hAnsi="Times New Roman" w:cs="Times New Roman"/>
        </w:rPr>
        <w:t xml:space="preserve"> to diet at all, but rather to physical activity and resistance exercise training</w:t>
      </w:r>
      <w:r w:rsidR="008D0639" w:rsidRPr="00F242BF">
        <w:rPr>
          <w:rFonts w:ascii="Times New Roman" w:hAnsi="Times New Roman" w:cs="Times New Roman"/>
        </w:rPr>
        <w:t xml:space="preserve"> </w:t>
      </w:r>
      <w:r w:rsidR="008D0639" w:rsidRPr="00F242BF">
        <w:rPr>
          <w:rFonts w:ascii="Times New Roman" w:hAnsi="Times New Roman" w:cs="Times New Roman"/>
        </w:rPr>
        <w:fldChar w:fldCharType="begin">
          <w:fldData xml:space="preserve">PEVuZE5vdGU+PENpdGU+PEF1dGhvcj5GcmFnYWxhPC9BdXRob3I+PFllYXI+MjAxOTwvWWVhcj48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GcmFnYWxhPC9BdXRob3I+PFllYXI+MjAxOTwvWWVhcj48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8D0639" w:rsidRPr="00F242BF">
        <w:rPr>
          <w:rFonts w:ascii="Times New Roman" w:hAnsi="Times New Roman" w:cs="Times New Roman"/>
        </w:rPr>
      </w:r>
      <w:r w:rsidR="008D0639" w:rsidRPr="00F242BF">
        <w:rPr>
          <w:rFonts w:ascii="Times New Roman" w:hAnsi="Times New Roman" w:cs="Times New Roman"/>
        </w:rPr>
        <w:fldChar w:fldCharType="separate"/>
      </w:r>
      <w:r w:rsidR="00B4756E" w:rsidRPr="00F242BF">
        <w:rPr>
          <w:rFonts w:ascii="Times New Roman" w:hAnsi="Times New Roman" w:cs="Times New Roman"/>
          <w:noProof/>
        </w:rPr>
        <w:t>(71)</w:t>
      </w:r>
      <w:r w:rsidR="008D0639" w:rsidRPr="00F242BF">
        <w:rPr>
          <w:rFonts w:ascii="Times New Roman" w:hAnsi="Times New Roman" w:cs="Times New Roman"/>
        </w:rPr>
        <w:fldChar w:fldCharType="end"/>
      </w:r>
      <w:r w:rsidR="00042E79" w:rsidRPr="00F242BF">
        <w:rPr>
          <w:rFonts w:ascii="Times New Roman" w:hAnsi="Times New Roman" w:cs="Times New Roman"/>
        </w:rPr>
        <w:t xml:space="preserve">. </w:t>
      </w:r>
      <w:r w:rsidR="0089126E" w:rsidRPr="00F242BF">
        <w:rPr>
          <w:rFonts w:ascii="Times New Roman" w:hAnsi="Times New Roman" w:cs="Times New Roman"/>
        </w:rPr>
        <w:t xml:space="preserve">The effect of physical activity and exercise is so potent, that it even brings into question whether additional protein intake or energy provision provides benefit beyond exercise in isolation (at least in mobility-limited </w:t>
      </w:r>
      <w:r w:rsidR="008D0639" w:rsidRPr="00F242BF">
        <w:rPr>
          <w:rFonts w:ascii="Times New Roman" w:hAnsi="Times New Roman" w:cs="Times New Roman"/>
        </w:rPr>
        <w:t>older adults</w:t>
      </w:r>
      <w:r w:rsidR="0089126E" w:rsidRPr="00F242BF">
        <w:rPr>
          <w:rFonts w:ascii="Times New Roman" w:hAnsi="Times New Roman" w:cs="Times New Roman"/>
        </w:rPr>
        <w:t>)</w:t>
      </w:r>
      <w:r w:rsidR="008D0639" w:rsidRPr="00F242BF">
        <w:rPr>
          <w:rFonts w:ascii="Times New Roman" w:hAnsi="Times New Roman" w:cs="Times New Roman"/>
        </w:rPr>
        <w:t xml:space="preserve"> </w:t>
      </w:r>
      <w:r w:rsidR="008D0639" w:rsidRPr="00F242BF">
        <w:rPr>
          <w:rFonts w:ascii="Times New Roman" w:hAnsi="Times New Roman" w:cs="Times New Roman"/>
        </w:rPr>
        <w:fldChar w:fldCharType="begin">
          <w:fldData xml:space="preserve">PEVuZE5vdGU+PENpdGU+PEF1dGhvcj5Hcm9zaWNraTwvQXV0aG9yPjxZZWFyPjIwMTk8L1llYXI+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Hcm9zaWNraTwvQXV0aG9yPjxZZWFyPjIwMTk8L1llYXI+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8D0639" w:rsidRPr="00F242BF">
        <w:rPr>
          <w:rFonts w:ascii="Times New Roman" w:hAnsi="Times New Roman" w:cs="Times New Roman"/>
        </w:rPr>
      </w:r>
      <w:r w:rsidR="008D0639" w:rsidRPr="00F242BF">
        <w:rPr>
          <w:rFonts w:ascii="Times New Roman" w:hAnsi="Times New Roman" w:cs="Times New Roman"/>
        </w:rPr>
        <w:fldChar w:fldCharType="separate"/>
      </w:r>
      <w:r w:rsidR="00B4756E" w:rsidRPr="00F242BF">
        <w:rPr>
          <w:rFonts w:ascii="Times New Roman" w:hAnsi="Times New Roman" w:cs="Times New Roman"/>
          <w:noProof/>
        </w:rPr>
        <w:t>(72)</w:t>
      </w:r>
      <w:r w:rsidR="008D0639" w:rsidRPr="00F242BF">
        <w:rPr>
          <w:rFonts w:ascii="Times New Roman" w:hAnsi="Times New Roman" w:cs="Times New Roman"/>
        </w:rPr>
        <w:fldChar w:fldCharType="end"/>
      </w:r>
      <w:r w:rsidR="008D0639" w:rsidRPr="00F242BF">
        <w:rPr>
          <w:rFonts w:ascii="Times New Roman" w:hAnsi="Times New Roman" w:cs="Times New Roman"/>
        </w:rPr>
        <w:t xml:space="preserve">. Certainly, an integrated approach including both physical activity, resistance exercise </w:t>
      </w:r>
      <w:r w:rsidR="00277E30" w:rsidRPr="00F242BF">
        <w:rPr>
          <w:rFonts w:ascii="Times New Roman" w:hAnsi="Times New Roman" w:cs="Times New Roman"/>
        </w:rPr>
        <w:t>training, and</w:t>
      </w:r>
      <w:r w:rsidR="008D0639" w:rsidRPr="00F242BF">
        <w:rPr>
          <w:rFonts w:ascii="Times New Roman" w:hAnsi="Times New Roman" w:cs="Times New Roman"/>
        </w:rPr>
        <w:t xml:space="preserve"> optimal nutrition is prudent and supported by the literature. </w:t>
      </w:r>
      <w:proofErr w:type="gramStart"/>
      <w:r w:rsidR="008D0639" w:rsidRPr="00F242BF">
        <w:rPr>
          <w:rFonts w:ascii="Times New Roman" w:hAnsi="Times New Roman" w:cs="Times New Roman"/>
        </w:rPr>
        <w:t>Still,</w:t>
      </w:r>
      <w:proofErr w:type="gramEnd"/>
      <w:r w:rsidR="008D0639" w:rsidRPr="00F242BF">
        <w:rPr>
          <w:rFonts w:ascii="Times New Roman" w:hAnsi="Times New Roman" w:cs="Times New Roman"/>
        </w:rPr>
        <w:t xml:space="preserve"> the precise recommendations to </w:t>
      </w:r>
      <w:r w:rsidR="009E1D8E" w:rsidRPr="00F242BF">
        <w:rPr>
          <w:rFonts w:ascii="Times New Roman" w:hAnsi="Times New Roman" w:cs="Times New Roman"/>
        </w:rPr>
        <w:t>effectively</w:t>
      </w:r>
      <w:r w:rsidR="008D0639" w:rsidRPr="00F242BF">
        <w:rPr>
          <w:rFonts w:ascii="Times New Roman" w:hAnsi="Times New Roman" w:cs="Times New Roman"/>
        </w:rPr>
        <w:t xml:space="preserve"> preserve muscle mass and function in aging remain to be fully elucidated.</w:t>
      </w:r>
    </w:p>
    <w:p w14:paraId="353F438A" w14:textId="77777777" w:rsidR="00042E79" w:rsidRPr="00F242BF" w:rsidRDefault="00042E79" w:rsidP="00145484">
      <w:pPr>
        <w:contextualSpacing/>
        <w:jc w:val="both"/>
        <w:rPr>
          <w:rFonts w:ascii="Times New Roman" w:hAnsi="Times New Roman" w:cs="Times New Roman"/>
        </w:rPr>
      </w:pPr>
    </w:p>
    <w:p w14:paraId="6D740F6F" w14:textId="57AD7503" w:rsidR="00C90EDB" w:rsidRPr="00F242BF" w:rsidRDefault="00D67119" w:rsidP="00145484">
      <w:pPr>
        <w:contextualSpacing/>
        <w:jc w:val="both"/>
        <w:rPr>
          <w:rFonts w:ascii="Times New Roman" w:hAnsi="Times New Roman" w:cs="Times New Roman"/>
          <w:b/>
        </w:rPr>
      </w:pPr>
      <w:r w:rsidRPr="00F242BF">
        <w:rPr>
          <w:rFonts w:ascii="Times New Roman" w:hAnsi="Times New Roman" w:cs="Times New Roman"/>
          <w:b/>
        </w:rPr>
        <w:t xml:space="preserve">CALORIE RESTRICTION: </w:t>
      </w:r>
      <w:r w:rsidR="00C90EDB" w:rsidRPr="00F242BF">
        <w:rPr>
          <w:rFonts w:ascii="Times New Roman" w:hAnsi="Times New Roman" w:cs="Times New Roman"/>
          <w:b/>
        </w:rPr>
        <w:t>A UNIVERSAL TOOL?</w:t>
      </w:r>
    </w:p>
    <w:p w14:paraId="060263F3" w14:textId="4A2BC910" w:rsidR="008B66C4" w:rsidRPr="00F242BF" w:rsidRDefault="00CC3674" w:rsidP="00145484">
      <w:pPr>
        <w:contextualSpacing/>
        <w:jc w:val="both"/>
        <w:rPr>
          <w:rFonts w:ascii="Times New Roman" w:hAnsi="Times New Roman" w:cs="Times New Roman"/>
        </w:rPr>
      </w:pPr>
      <w:r w:rsidRPr="00F242BF">
        <w:rPr>
          <w:rFonts w:ascii="Times New Roman" w:hAnsi="Times New Roman" w:cs="Times New Roman"/>
        </w:rPr>
        <w:t xml:space="preserve">It is </w:t>
      </w:r>
      <w:r w:rsidR="00583F40" w:rsidRPr="00F242BF">
        <w:rPr>
          <w:rFonts w:ascii="Times New Roman" w:hAnsi="Times New Roman" w:cs="Times New Roman"/>
        </w:rPr>
        <w:t>noteworthy</w:t>
      </w:r>
      <w:r w:rsidRPr="00F242BF">
        <w:rPr>
          <w:rFonts w:ascii="Times New Roman" w:hAnsi="Times New Roman" w:cs="Times New Roman"/>
        </w:rPr>
        <w:t xml:space="preserve"> to mention that muscle strength and cognitive function </w:t>
      </w:r>
      <w:proofErr w:type="gramStart"/>
      <w:r w:rsidRPr="00F242BF">
        <w:rPr>
          <w:rFonts w:ascii="Times New Roman" w:hAnsi="Times New Roman" w:cs="Times New Roman"/>
        </w:rPr>
        <w:t>are consistently linked</w:t>
      </w:r>
      <w:proofErr w:type="gramEnd"/>
      <w:r w:rsidRPr="00F242BF">
        <w:rPr>
          <w:rFonts w:ascii="Times New Roman" w:hAnsi="Times New Roman" w:cs="Times New Roman"/>
        </w:rPr>
        <w:t xml:space="preserve"> </w:t>
      </w:r>
      <w:r w:rsidR="00583F40" w:rsidRPr="00F242BF">
        <w:rPr>
          <w:rFonts w:ascii="Times New Roman" w:hAnsi="Times New Roman" w:cs="Times New Roman"/>
        </w:rPr>
        <w:t xml:space="preserve">in observational studies </w:t>
      </w:r>
      <w:r w:rsidRPr="00F242BF">
        <w:rPr>
          <w:rFonts w:ascii="Times New Roman" w:hAnsi="Times New Roman" w:cs="Times New Roman"/>
        </w:rPr>
        <w:fldChar w:fldCharType="begin">
          <w:fldData xml:space="preserve">PEVuZE5vdGU+PENpdGU+PEF1dGhvcj5LdW51dHNvcjwvQXV0aG9yPjxZZWFyPjIwMjI8L1llYXI+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=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LdW51dHNvcjwvQXV0aG9yPjxZZWFyPjIwMjI8L1llYXI+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=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Pr="00F242BF">
        <w:rPr>
          <w:rFonts w:ascii="Times New Roman" w:hAnsi="Times New Roman" w:cs="Times New Roman"/>
        </w:rPr>
      </w:r>
      <w:r w:rsidRPr="00F242BF">
        <w:rPr>
          <w:rFonts w:ascii="Times New Roman" w:hAnsi="Times New Roman" w:cs="Times New Roman"/>
        </w:rPr>
        <w:fldChar w:fldCharType="separate"/>
      </w:r>
      <w:r w:rsidR="00B4756E" w:rsidRPr="00F242BF">
        <w:rPr>
          <w:rFonts w:ascii="Times New Roman" w:hAnsi="Times New Roman" w:cs="Times New Roman"/>
          <w:noProof/>
        </w:rPr>
        <w:t>(73)</w:t>
      </w:r>
      <w:r w:rsidRPr="00F242BF">
        <w:rPr>
          <w:rFonts w:ascii="Times New Roman" w:hAnsi="Times New Roman" w:cs="Times New Roman"/>
        </w:rPr>
        <w:fldChar w:fldCharType="end"/>
      </w:r>
      <w:r w:rsidRPr="00F242BF">
        <w:rPr>
          <w:rFonts w:ascii="Times New Roman" w:hAnsi="Times New Roman" w:cs="Times New Roman"/>
        </w:rPr>
        <w:t xml:space="preserve"> and thus addressing one may be critical to addressing the other. </w:t>
      </w:r>
      <w:r w:rsidR="00C90EDB" w:rsidRPr="00F242BF">
        <w:rPr>
          <w:rFonts w:ascii="Times New Roman" w:hAnsi="Times New Roman" w:cs="Times New Roman"/>
        </w:rPr>
        <w:t xml:space="preserve">Chronic calorie restriction on the backdrop of optimal nutrition (micro- and macronutrient intake) has recently gained interest as an anti-aging tool with the potential to impact both the mind and the muscle </w:t>
      </w:r>
      <w:r w:rsidR="00C90EDB"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Flanagan&lt;/Author&gt;&lt;Year&gt;2020&lt;/Year&gt;&lt;RecNum&gt;7776&lt;/RecNum&gt;&lt;DisplayText&gt;(74)&lt;/DisplayText&gt;&lt;record&gt;&lt;rec-number&gt;7776&lt;/rec-number&gt;&lt;foreign-keys&gt;&lt;key app="EN" db-id="aazdszfvi9wtr6exaxnvszeldtprdvs5swde" timestamp="1644110276"&gt;7776&lt;/key&gt;&lt;/foreign-keys&gt;&lt;ref-type name="Journal Article"&gt;17&lt;/ref-type&gt;&lt;contributors&gt;&lt;authors&gt;&lt;author&gt;Flanagan, E. W.&lt;/author&gt;&lt;author&gt;Most, J.&lt;/author&gt;&lt;author&gt;Mey, J. T.&lt;/author&gt;&lt;author&gt;Redman, L. M.&lt;/author&gt;&lt;/authors&gt;&lt;/contributors&gt;&lt;auth-address&gt;Pennington Biomedical Research Center, Louisiana State University, Baton Rouge, Louisiana 70808, USA; email: leanne.redman@pbrc.edu.&amp;#xD;Nutrition and Movement Sciences, Maastricht University, 6229 ER Maastricht, The Netherlands.&lt;/auth-address&gt;&lt;titles&gt;&lt;title&gt;Calorie Restriction and Aging in Humans&lt;/title&gt;&lt;secondary-title&gt;Annu Rev Nutr&lt;/secondary-title&gt;&lt;/titles&gt;&lt;periodical&gt;&lt;full-title&gt;Annu Rev Nutr&lt;/full-title&gt;&lt;/periodical&gt;&lt;pages&gt;105-133&lt;/pages&gt;&lt;volume&gt;40&lt;/volume&gt;&lt;edition&gt;2020/06/20&lt;/edition&gt;&lt;keywords&gt;&lt;keyword&gt;Aging/*drug effects/genetics&lt;/keyword&gt;&lt;keyword&gt;Animals&lt;/keyword&gt;&lt;keyword&gt;*Diet&lt;/keyword&gt;&lt;keyword&gt;*Eating&lt;/keyword&gt;&lt;keyword&gt;Food Analysis&lt;/keyword&gt;&lt;keyword&gt;Humans&lt;/keyword&gt;&lt;keyword&gt;*calerie&lt;/keyword&gt;&lt;keyword&gt;*aging&lt;/keyword&gt;&lt;keyword&gt;*calorie restriction&lt;/keyword&gt;&lt;keyword&gt;*intermittent fasting&lt;/keyword&gt;&lt;keyword&gt;*metabolic adaptation&lt;/keyword&gt;&lt;/keywords&gt;&lt;dates&gt;&lt;year&gt;2020&lt;/year&gt;&lt;pub-dates&gt;&lt;date&gt;Sep 23&lt;/date&gt;&lt;/pub-dates&gt;&lt;/dates&gt;&lt;isbn&gt;1545-4312 (Electronic)&amp;#xD;0199-9885 (Linking)&lt;/isbn&gt;&lt;accession-num&gt;32559388&lt;/accession-num&gt;&lt;urls&gt;&lt;related-urls&gt;&lt;url&gt;https://www.ncbi.nlm.nih.gov/pubmed/32559388&lt;/url&gt;&lt;/related-urls&gt;&lt;/urls&gt;&lt;electronic-resource-num&gt;10.1146/annurev-nutr-122319-034601&lt;/electronic-resource-num&gt;&lt;/record&gt;&lt;/Cite&gt;&lt;/EndNote&gt;</w:instrText>
      </w:r>
      <w:r w:rsidR="00C90EDB" w:rsidRPr="00F242BF">
        <w:rPr>
          <w:rFonts w:ascii="Times New Roman" w:hAnsi="Times New Roman" w:cs="Times New Roman"/>
        </w:rPr>
        <w:fldChar w:fldCharType="separate"/>
      </w:r>
      <w:r w:rsidR="00B4756E" w:rsidRPr="00F242BF">
        <w:rPr>
          <w:rFonts w:ascii="Times New Roman" w:hAnsi="Times New Roman" w:cs="Times New Roman"/>
          <w:noProof/>
        </w:rPr>
        <w:t>(74)</w:t>
      </w:r>
      <w:r w:rsidR="00C90EDB" w:rsidRPr="00F242BF">
        <w:rPr>
          <w:rFonts w:ascii="Times New Roman" w:hAnsi="Times New Roman" w:cs="Times New Roman"/>
        </w:rPr>
        <w:fldChar w:fldCharType="end"/>
      </w:r>
      <w:r w:rsidR="00C90EDB" w:rsidRPr="00F242BF">
        <w:rPr>
          <w:rFonts w:ascii="Times New Roman" w:hAnsi="Times New Roman" w:cs="Times New Roman"/>
        </w:rPr>
        <w:t xml:space="preserve">. </w:t>
      </w:r>
      <w:r w:rsidR="008B66C4" w:rsidRPr="00F242BF">
        <w:rPr>
          <w:rFonts w:ascii="Times New Roman" w:hAnsi="Times New Roman" w:cs="Times New Roman"/>
        </w:rPr>
        <w:t>Calorie restriction</w:t>
      </w:r>
      <w:r w:rsidR="00B838B9" w:rsidRPr="00F242BF">
        <w:rPr>
          <w:rFonts w:ascii="Times New Roman" w:hAnsi="Times New Roman" w:cs="Times New Roman"/>
        </w:rPr>
        <w:t xml:space="preserve"> does not focus on what you eat, but rather how much. Commonly, we focus on obesity, where weight loss is the goal and provides indisputable benefits to human health. However, calorie restriction even in otherwise healthy adults may bestow unique anti-aging properties that </w:t>
      </w:r>
      <w:proofErr w:type="gramStart"/>
      <w:r w:rsidR="00B838B9" w:rsidRPr="00F242BF">
        <w:rPr>
          <w:rFonts w:ascii="Times New Roman" w:hAnsi="Times New Roman" w:cs="Times New Roman"/>
        </w:rPr>
        <w:t>impact</w:t>
      </w:r>
      <w:proofErr w:type="gramEnd"/>
      <w:r w:rsidR="00B838B9" w:rsidRPr="00F242BF">
        <w:rPr>
          <w:rFonts w:ascii="Times New Roman" w:hAnsi="Times New Roman" w:cs="Times New Roman"/>
        </w:rPr>
        <w:t xml:space="preserve"> both the Mind and the Muscle. </w:t>
      </w:r>
      <w:r w:rsidR="00C90EDB" w:rsidRPr="00F242BF">
        <w:rPr>
          <w:rFonts w:ascii="Times New Roman" w:hAnsi="Times New Roman" w:cs="Times New Roman"/>
        </w:rPr>
        <w:t xml:space="preserve">A plethora of pre-clinical work, including </w:t>
      </w:r>
      <w:r w:rsidR="00F51F95" w:rsidRPr="00F242BF">
        <w:rPr>
          <w:rFonts w:ascii="Times New Roman" w:hAnsi="Times New Roman" w:cs="Times New Roman"/>
        </w:rPr>
        <w:t>drosophila</w:t>
      </w:r>
      <w:r w:rsidR="00C90EDB" w:rsidRPr="00F242BF">
        <w:rPr>
          <w:rFonts w:ascii="Times New Roman" w:hAnsi="Times New Roman" w:cs="Times New Roman"/>
        </w:rPr>
        <w:t xml:space="preserve"> </w:t>
      </w:r>
      <w:r w:rsidR="00C90EDB" w:rsidRPr="00F242BF">
        <w:rPr>
          <w:rFonts w:ascii="Times New Roman" w:hAnsi="Times New Roman" w:cs="Times New Roman"/>
        </w:rPr>
        <w:fldChar w:fldCharType="begin">
          <w:fldData xml:space="preserve">PEVuZE5vdGU+PENpdGU+PEF1dGhvcj5QYXJ0cmlkZ2U8L0F1dGhvcj48WWVhcj4yMDA1PC9ZZWFy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=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QYXJ0cmlkZ2U8L0F1dGhvcj48WWVhcj4yMDA1PC9ZZWFy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=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C90EDB" w:rsidRPr="00F242BF">
        <w:rPr>
          <w:rFonts w:ascii="Times New Roman" w:hAnsi="Times New Roman" w:cs="Times New Roman"/>
        </w:rPr>
      </w:r>
      <w:r w:rsidR="00C90EDB" w:rsidRPr="00F242BF">
        <w:rPr>
          <w:rFonts w:ascii="Times New Roman" w:hAnsi="Times New Roman" w:cs="Times New Roman"/>
        </w:rPr>
        <w:fldChar w:fldCharType="separate"/>
      </w:r>
      <w:r w:rsidR="00B4756E" w:rsidRPr="00F242BF">
        <w:rPr>
          <w:rFonts w:ascii="Times New Roman" w:hAnsi="Times New Roman" w:cs="Times New Roman"/>
          <w:noProof/>
        </w:rPr>
        <w:t>(75, 76)</w:t>
      </w:r>
      <w:r w:rsidR="00C90EDB" w:rsidRPr="00F242BF">
        <w:rPr>
          <w:rFonts w:ascii="Times New Roman" w:hAnsi="Times New Roman" w:cs="Times New Roman"/>
        </w:rPr>
        <w:fldChar w:fldCharType="end"/>
      </w:r>
      <w:r w:rsidR="00C90EDB" w:rsidRPr="00F242BF">
        <w:rPr>
          <w:rFonts w:ascii="Times New Roman" w:hAnsi="Times New Roman" w:cs="Times New Roman"/>
        </w:rPr>
        <w:t xml:space="preserve">, murine models </w:t>
      </w:r>
      <w:r w:rsidR="00C90EDB" w:rsidRPr="00F242BF">
        <w:rPr>
          <w:rFonts w:ascii="Times New Roman" w:hAnsi="Times New Roman" w:cs="Times New Roman"/>
        </w:rPr>
        <w:fldChar w:fldCharType="begin">
          <w:fldData xml:space="preserve">PEVuZE5vdGU+PENpdGU+PEF1dGhvcj5NY0RvbmFsZDwvQXV0aG9yPjxZZWFyPjIwMTA8L1llYXI+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NY0RvbmFsZDwvQXV0aG9yPjxZZWFyPjIwMTA8L1llYXI+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C90EDB" w:rsidRPr="00F242BF">
        <w:rPr>
          <w:rFonts w:ascii="Times New Roman" w:hAnsi="Times New Roman" w:cs="Times New Roman"/>
        </w:rPr>
      </w:r>
      <w:r w:rsidR="00C90EDB" w:rsidRPr="00F242BF">
        <w:rPr>
          <w:rFonts w:ascii="Times New Roman" w:hAnsi="Times New Roman" w:cs="Times New Roman"/>
        </w:rPr>
        <w:fldChar w:fldCharType="separate"/>
      </w:r>
      <w:r w:rsidR="00B4756E" w:rsidRPr="00F242BF">
        <w:rPr>
          <w:rFonts w:ascii="Times New Roman" w:hAnsi="Times New Roman" w:cs="Times New Roman"/>
          <w:noProof/>
        </w:rPr>
        <w:t>(77, 78)</w:t>
      </w:r>
      <w:r w:rsidR="00C90EDB" w:rsidRPr="00F242BF">
        <w:rPr>
          <w:rFonts w:ascii="Times New Roman" w:hAnsi="Times New Roman" w:cs="Times New Roman"/>
        </w:rPr>
        <w:fldChar w:fldCharType="end"/>
      </w:r>
      <w:r w:rsidR="00C90EDB" w:rsidRPr="00F242BF">
        <w:rPr>
          <w:rFonts w:ascii="Times New Roman" w:hAnsi="Times New Roman" w:cs="Times New Roman"/>
        </w:rPr>
        <w:t xml:space="preserve"> and non-human primates </w:t>
      </w:r>
      <w:r w:rsidR="00F51F95" w:rsidRPr="00F242BF">
        <w:rPr>
          <w:rFonts w:ascii="Times New Roman" w:hAnsi="Times New Roman" w:cs="Times New Roman"/>
        </w:rPr>
        <w:fldChar w:fldCharType="begin">
          <w:fldData xml:space="preserve">PEVuZE5vdGU+PENpdGU+PEF1dGhvcj5Cb2RraW48L0F1dGhvcj48WWVhcj4yMDAzPC9ZZWFyPjxS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=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Cb2RraW48L0F1dGhvcj48WWVhcj4yMDAzPC9ZZWFyPjxS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=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F51F95" w:rsidRPr="00F242BF">
        <w:rPr>
          <w:rFonts w:ascii="Times New Roman" w:hAnsi="Times New Roman" w:cs="Times New Roman"/>
        </w:rPr>
      </w:r>
      <w:r w:rsidR="00F51F95" w:rsidRPr="00F242BF">
        <w:rPr>
          <w:rFonts w:ascii="Times New Roman" w:hAnsi="Times New Roman" w:cs="Times New Roman"/>
        </w:rPr>
        <w:fldChar w:fldCharType="separate"/>
      </w:r>
      <w:r w:rsidR="00B4756E" w:rsidRPr="00F242BF">
        <w:rPr>
          <w:rFonts w:ascii="Times New Roman" w:hAnsi="Times New Roman" w:cs="Times New Roman"/>
          <w:noProof/>
        </w:rPr>
        <w:t>(79-81)</w:t>
      </w:r>
      <w:r w:rsidR="00F51F95" w:rsidRPr="00F242BF">
        <w:rPr>
          <w:rFonts w:ascii="Times New Roman" w:hAnsi="Times New Roman" w:cs="Times New Roman"/>
        </w:rPr>
        <w:fldChar w:fldCharType="end"/>
      </w:r>
      <w:r w:rsidR="00F51F95" w:rsidRPr="00F242BF">
        <w:rPr>
          <w:rFonts w:ascii="Times New Roman" w:hAnsi="Times New Roman" w:cs="Times New Roman"/>
        </w:rPr>
        <w:t xml:space="preserve"> </w:t>
      </w:r>
      <w:r w:rsidR="00C90EDB" w:rsidRPr="00F242BF">
        <w:rPr>
          <w:rFonts w:ascii="Times New Roman" w:hAnsi="Times New Roman" w:cs="Times New Roman"/>
        </w:rPr>
        <w:t xml:space="preserve">have established calorie restriction as the only non-genetic method that increases lifespan. </w:t>
      </w:r>
      <w:r w:rsidR="00F51F95" w:rsidRPr="00F242BF">
        <w:rPr>
          <w:rFonts w:ascii="Times New Roman" w:hAnsi="Times New Roman" w:cs="Times New Roman"/>
        </w:rPr>
        <w:t xml:space="preserve">Logistical limitations prevent long-term human trials of longevity (e.g., maximal human lifespan ~120 years compared to ~2 months for drosophila, ~2 years for murine models or ~40 years for non-human primates). Still, human observational studies in Blue Zones </w:t>
      </w:r>
      <w:r w:rsidR="00F51F95"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Buettner&lt;/Author&gt;&lt;Year&gt;2016&lt;/Year&gt;&lt;RecNum&gt;7829&lt;/RecNum&gt;&lt;DisplayText&gt;(82)&lt;/DisplayText&gt;&lt;record&gt;&lt;rec-number&gt;7829&lt;/rec-number&gt;&lt;foreign-keys&gt;&lt;key app="EN" db-id="aazdszfvi9wtr6exaxnvszeldtprdvs5swde" timestamp="1644110880"&gt;7829&lt;/key&gt;&lt;/foreign-keys&gt;&lt;ref-type name="Journal Article"&gt;17&lt;/ref-type&gt;&lt;contributors&gt;&lt;authors&gt;&lt;author&gt;Buettner, D.&lt;/author&gt;&lt;author&gt;Skemp, S.&lt;/author&gt;&lt;/authors&gt;&lt;/contributors&gt;&lt;auth-address&gt;Blue Zones, LLC, Minneapolis, Minnesota.&lt;/auth-address&gt;&lt;titles&gt;&lt;title&gt;Blue Zones: Lessons From the World&amp;apos;s Longest Lived&lt;/title&gt;&lt;secondary-title&gt;Am J Lifestyle Med&lt;/secondary-title&gt;&lt;/titles&gt;&lt;periodical&gt;&lt;full-title&gt;Am J Lifestyle Med&lt;/full-title&gt;&lt;/periodical&gt;&lt;pages&gt;318-321&lt;/pages&gt;&lt;volume&gt;10&lt;/volume&gt;&lt;number&gt;5&lt;/number&gt;&lt;edition&gt;2016/07/07&lt;/edition&gt;&lt;keywords&gt;&lt;keyword&gt;Blue Zones&lt;/keyword&gt;&lt;keyword&gt;Dan Buettner&lt;/keyword&gt;&lt;keyword&gt;Health&lt;/keyword&gt;&lt;keyword&gt;Life Radius&lt;/keyword&gt;&lt;keyword&gt;Longevity&lt;/keyword&gt;&lt;keyword&gt;Power 9&lt;/keyword&gt;&lt;keyword&gt;Vitality Compass&lt;/keyword&gt;&lt;/keywords&gt;&lt;dates&gt;&lt;year&gt;2016&lt;/year&gt;&lt;pub-dates&gt;&lt;date&gt;Sep-Oct&lt;/date&gt;&lt;/pub-dates&gt;&lt;/dates&gt;&lt;isbn&gt;1559-8276 (Print)&amp;#xD;1559-8276 (Linking)&lt;/isbn&gt;&lt;accession-num&gt;30202288&lt;/accession-num&gt;&lt;urls&gt;&lt;related-urls&gt;&lt;url&gt;https://www.ncbi.nlm.nih.gov/pubmed/30202288&lt;/url&gt;&lt;/related-urls&gt;&lt;/urls&gt;&lt;custom2&gt;PMC6125071&lt;/custom2&gt;&lt;electronic-resource-num&gt;10.1177/1559827616637066&lt;/electronic-resource-num&gt;&lt;/record&gt;&lt;/Cite&gt;&lt;/EndNote&gt;</w:instrText>
      </w:r>
      <w:r w:rsidR="00F51F95" w:rsidRPr="00F242BF">
        <w:rPr>
          <w:rFonts w:ascii="Times New Roman" w:hAnsi="Times New Roman" w:cs="Times New Roman"/>
        </w:rPr>
        <w:fldChar w:fldCharType="separate"/>
      </w:r>
      <w:r w:rsidR="00B4756E" w:rsidRPr="00F242BF">
        <w:rPr>
          <w:rFonts w:ascii="Times New Roman" w:hAnsi="Times New Roman" w:cs="Times New Roman"/>
          <w:noProof/>
        </w:rPr>
        <w:t>(82)</w:t>
      </w:r>
      <w:r w:rsidR="00F51F95" w:rsidRPr="00F242BF">
        <w:rPr>
          <w:rFonts w:ascii="Times New Roman" w:hAnsi="Times New Roman" w:cs="Times New Roman"/>
        </w:rPr>
        <w:fldChar w:fldCharType="end"/>
      </w:r>
      <w:r w:rsidR="00F51F95" w:rsidRPr="00F242BF">
        <w:rPr>
          <w:rFonts w:ascii="Times New Roman" w:hAnsi="Times New Roman" w:cs="Times New Roman"/>
        </w:rPr>
        <w:t xml:space="preserve">, the Biosphere II experiment </w:t>
      </w:r>
      <w:r w:rsidR="00F51F95" w:rsidRPr="00F242BF">
        <w:rPr>
          <w:rFonts w:ascii="Times New Roman" w:hAnsi="Times New Roman" w:cs="Times New Roman"/>
        </w:rPr>
        <w:fldChar w:fldCharType="begin">
          <w:fldData xml:space="preserve">PEVuZE5vdGU+PENpdGU+PEF1dGhvcj5XZXllcjwvQXV0aG9yPjxZZWFyPjIwMDA8L1llYXI+PFJl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XZXllcjwvQXV0aG9yPjxZZWFyPjIwMDA8L1llYXI+PFJl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F51F95" w:rsidRPr="00F242BF">
        <w:rPr>
          <w:rFonts w:ascii="Times New Roman" w:hAnsi="Times New Roman" w:cs="Times New Roman"/>
        </w:rPr>
      </w:r>
      <w:r w:rsidR="00F51F95" w:rsidRPr="00F242BF">
        <w:rPr>
          <w:rFonts w:ascii="Times New Roman" w:hAnsi="Times New Roman" w:cs="Times New Roman"/>
        </w:rPr>
        <w:fldChar w:fldCharType="separate"/>
      </w:r>
      <w:r w:rsidR="00B4756E" w:rsidRPr="00F242BF">
        <w:rPr>
          <w:rFonts w:ascii="Times New Roman" w:hAnsi="Times New Roman" w:cs="Times New Roman"/>
          <w:noProof/>
        </w:rPr>
        <w:t>(83)</w:t>
      </w:r>
      <w:r w:rsidR="00F51F95" w:rsidRPr="00F242BF">
        <w:rPr>
          <w:rFonts w:ascii="Times New Roman" w:hAnsi="Times New Roman" w:cs="Times New Roman"/>
        </w:rPr>
        <w:fldChar w:fldCharType="end"/>
      </w:r>
      <w:r w:rsidR="00F51F95" w:rsidRPr="00F242BF">
        <w:rPr>
          <w:rFonts w:ascii="Times New Roman" w:hAnsi="Times New Roman" w:cs="Times New Roman"/>
        </w:rPr>
        <w:t xml:space="preserve">, and the Calorie Restriction Society International </w:t>
      </w:r>
      <w:r w:rsidR="00F51F95" w:rsidRPr="00F242BF">
        <w:rPr>
          <w:rFonts w:ascii="Times New Roman" w:hAnsi="Times New Roman" w:cs="Times New Roman"/>
        </w:rPr>
        <w:fldChar w:fldCharType="begin"/>
      </w:r>
      <w:r w:rsidR="00B4756E" w:rsidRPr="00F242BF">
        <w:rPr>
          <w:rFonts w:ascii="Times New Roman" w:hAnsi="Times New Roman" w:cs="Times New Roman"/>
        </w:rPr>
        <w:instrText xml:space="preserve"> ADDIN EN.CITE &lt;EndNote&gt;&lt;Cite&gt;&lt;Author&gt;Fontana&lt;/Author&gt;&lt;Year&gt;2004&lt;/Year&gt;&lt;RecNum&gt;7831&lt;/RecNum&gt;&lt;DisplayText&gt;(84)&lt;/DisplayText&gt;&lt;record&gt;&lt;rec-number&gt;7831&lt;/rec-number&gt;&lt;foreign-keys&gt;&lt;key app="EN" db-id="aazdszfvi9wtr6exaxnvszeldtprdvs5swde" timestamp="1644110987"&gt;7831&lt;/key&gt;&lt;/foreign-keys&gt;&lt;ref-type name="Journal Article"&gt;17&lt;/ref-type&gt;&lt;contributors&gt;&lt;authors&gt;&lt;author&gt;Fontana, L.&lt;/author&gt;&lt;author&gt;Meyer, T. E.&lt;/author&gt;&lt;author&gt;Klein, S.&lt;/author&gt;&lt;author&gt;Holloszy, J. O.&lt;/author&gt;&lt;/authors&gt;&lt;/contributors&gt;&lt;auth-address&gt;Department of Internal Medicine, Washington University School of Medicine, St. Louis, MO 63110, USA.&lt;/auth-address&gt;&lt;titles&gt;&lt;title&gt;Long-term calorie restriction is highly effective in reducing the risk for atherosclerosis in humans&lt;/title&gt;&lt;secondary-title&gt;Proc Natl Acad Sci U S A&lt;/secondary-title&gt;&lt;/titles&gt;&lt;periodical&gt;&lt;full-title&gt;Proc Natl Acad Sci U S A&lt;/full-title&gt;&lt;/periodical&gt;&lt;pages&gt;6659-63&lt;/pages&gt;&lt;volume&gt;101&lt;/volume&gt;&lt;number&gt;17&lt;/number&gt;&lt;edition&gt;2004/04/21&lt;/edition&gt;&lt;keywords&gt;&lt;keyword&gt;Adult&lt;/keyword&gt;&lt;keyword&gt;Arteriosclerosis/*prevention &amp;amp; control&lt;/keyword&gt;&lt;keyword&gt;Body Composition&lt;/keyword&gt;&lt;keyword&gt;Body Weight&lt;/keyword&gt;&lt;keyword&gt;*Caloric Restriction&lt;/keyword&gt;&lt;keyword&gt;Humans&lt;/keyword&gt;&lt;keyword&gt;Middle Aged&lt;/keyword&gt;&lt;keyword&gt;Risk Factors&lt;/keyword&gt;&lt;/keywords&gt;&lt;dates&gt;&lt;year&gt;2004&lt;/year&gt;&lt;pub-dates&gt;&lt;date&gt;Apr 27&lt;/date&gt;&lt;/pub-dates&gt;&lt;/dates&gt;&lt;isbn&gt;0027-8424 (Print)&amp;#xD;0027-8424 (Linking)&lt;/isbn&gt;&lt;accession-num&gt;15096581&lt;/accession-num&gt;&lt;urls&gt;&lt;related-urls&gt;&lt;url&gt;https://www.ncbi.nlm.nih.gov/pubmed/15096581&lt;/url&gt;&lt;/related-urls&gt;&lt;/urls&gt;&lt;custom2&gt;PMC404101&lt;/custom2&gt;&lt;electronic-resource-num&gt;10.1073/pnas.0308291101&lt;/electronic-resource-num&gt;&lt;/record&gt;&lt;/Cite&gt;&lt;/EndNote&gt;</w:instrText>
      </w:r>
      <w:r w:rsidR="00F51F95" w:rsidRPr="00F242BF">
        <w:rPr>
          <w:rFonts w:ascii="Times New Roman" w:hAnsi="Times New Roman" w:cs="Times New Roman"/>
        </w:rPr>
        <w:fldChar w:fldCharType="separate"/>
      </w:r>
      <w:r w:rsidR="00B4756E" w:rsidRPr="00F242BF">
        <w:rPr>
          <w:rFonts w:ascii="Times New Roman" w:hAnsi="Times New Roman" w:cs="Times New Roman"/>
          <w:noProof/>
        </w:rPr>
        <w:t>(84)</w:t>
      </w:r>
      <w:r w:rsidR="00F51F95" w:rsidRPr="00F242BF">
        <w:rPr>
          <w:rFonts w:ascii="Times New Roman" w:hAnsi="Times New Roman" w:cs="Times New Roman"/>
        </w:rPr>
        <w:fldChar w:fldCharType="end"/>
      </w:r>
      <w:r w:rsidR="00F51F95" w:rsidRPr="00F242BF">
        <w:rPr>
          <w:rFonts w:ascii="Times New Roman" w:hAnsi="Times New Roman" w:cs="Times New Roman"/>
        </w:rPr>
        <w:t xml:space="preserve"> suggest a protective effect of moderate calorie restriction of ~12% less than habitual intake improves indicators of longevity and population health. Recently, a randomized clinical trial, CALERIE II showed a similar restriction improved biological measures of aging (DNA damage) </w:t>
      </w:r>
      <w:r w:rsidR="00F51F95" w:rsidRPr="00F242BF">
        <w:rPr>
          <w:rFonts w:ascii="Times New Roman" w:hAnsi="Times New Roman" w:cs="Times New Roman"/>
        </w:rPr>
        <w:fldChar w:fldCharType="begin">
          <w:fldData xml:space="preserve">PEVuZE5vdGU+PENpdGU+PEF1dGhvcj5SYXZ1c3NpbjwvQXV0aG9yPjxZZWFyPjIwMTU8L1llYXI+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=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SYXZ1c3NpbjwvQXV0aG9yPjxZZWFyPjIwMTU8L1llYXI+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=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F51F95" w:rsidRPr="00F242BF">
        <w:rPr>
          <w:rFonts w:ascii="Times New Roman" w:hAnsi="Times New Roman" w:cs="Times New Roman"/>
        </w:rPr>
      </w:r>
      <w:r w:rsidR="00F51F95" w:rsidRPr="00F242BF">
        <w:rPr>
          <w:rFonts w:ascii="Times New Roman" w:hAnsi="Times New Roman" w:cs="Times New Roman"/>
        </w:rPr>
        <w:fldChar w:fldCharType="separate"/>
      </w:r>
      <w:r w:rsidR="00B4756E" w:rsidRPr="00F242BF">
        <w:rPr>
          <w:rFonts w:ascii="Times New Roman" w:hAnsi="Times New Roman" w:cs="Times New Roman"/>
          <w:noProof/>
        </w:rPr>
        <w:t>(85)</w:t>
      </w:r>
      <w:r w:rsidR="00F51F95" w:rsidRPr="00F242BF">
        <w:rPr>
          <w:rFonts w:ascii="Times New Roman" w:hAnsi="Times New Roman" w:cs="Times New Roman"/>
        </w:rPr>
        <w:fldChar w:fldCharType="end"/>
      </w:r>
      <w:r w:rsidR="00D67119" w:rsidRPr="00F242BF">
        <w:rPr>
          <w:rFonts w:ascii="Times New Roman" w:hAnsi="Times New Roman" w:cs="Times New Roman"/>
        </w:rPr>
        <w:t xml:space="preserve"> without negative effects on cognitive performance </w:t>
      </w:r>
      <w:r w:rsidR="00D67119" w:rsidRPr="00F242BF">
        <w:rPr>
          <w:rFonts w:ascii="Times New Roman" w:hAnsi="Times New Roman" w:cs="Times New Roman"/>
        </w:rPr>
        <w:fldChar w:fldCharType="begin">
          <w:fldData xml:space="preserve">PEVuZE5vdGU+PENpdGU+PEF1dGhvcj5Hcmlnb2xvbjwvQXV0aG9yPjxZZWFyPjIwMjA8L1llYXI+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Hcmlnb2xvbjwvQXV0aG9yPjxZZWFyPjIwMjA8L1llYXI+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D67119" w:rsidRPr="00F242BF">
        <w:rPr>
          <w:rFonts w:ascii="Times New Roman" w:hAnsi="Times New Roman" w:cs="Times New Roman"/>
        </w:rPr>
      </w:r>
      <w:r w:rsidR="00D67119" w:rsidRPr="00F242BF">
        <w:rPr>
          <w:rFonts w:ascii="Times New Roman" w:hAnsi="Times New Roman" w:cs="Times New Roman"/>
        </w:rPr>
        <w:fldChar w:fldCharType="separate"/>
      </w:r>
      <w:r w:rsidR="00B4756E" w:rsidRPr="00F242BF">
        <w:rPr>
          <w:rFonts w:ascii="Times New Roman" w:hAnsi="Times New Roman" w:cs="Times New Roman"/>
          <w:noProof/>
        </w:rPr>
        <w:t>(86)</w:t>
      </w:r>
      <w:r w:rsidR="00D67119" w:rsidRPr="00F242BF">
        <w:rPr>
          <w:rFonts w:ascii="Times New Roman" w:hAnsi="Times New Roman" w:cs="Times New Roman"/>
        </w:rPr>
        <w:fldChar w:fldCharType="end"/>
      </w:r>
      <w:r w:rsidR="00D67119" w:rsidRPr="00F242BF">
        <w:rPr>
          <w:rFonts w:ascii="Times New Roman" w:hAnsi="Times New Roman" w:cs="Times New Roman"/>
        </w:rPr>
        <w:t xml:space="preserve"> or muscle function </w:t>
      </w:r>
      <w:r w:rsidR="00D67119" w:rsidRPr="00F242BF">
        <w:rPr>
          <w:rFonts w:ascii="Times New Roman" w:hAnsi="Times New Roman" w:cs="Times New Roman"/>
        </w:rPr>
        <w:fldChar w:fldCharType="begin">
          <w:fldData xml:space="preserve">PEVuZE5vdGU+PENpdGU+PEF1dGhvcj5EYXM8L0F1dGhvcj48WWVhcj4yMDE3PC9ZZWFyPjxSZWNO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</w:fldData>
        </w:fldChar>
      </w:r>
      <w:r w:rsidR="00B4756E" w:rsidRPr="00F242BF">
        <w:rPr>
          <w:rFonts w:ascii="Times New Roman" w:hAnsi="Times New Roman" w:cs="Times New Roman"/>
        </w:rPr>
        <w:instrText xml:space="preserve"> ADDIN EN.CITE </w:instrText>
      </w:r>
      <w:r w:rsidR="00B4756E" w:rsidRPr="00F242BF">
        <w:rPr>
          <w:rFonts w:ascii="Times New Roman" w:hAnsi="Times New Roman" w:cs="Times New Roman"/>
        </w:rPr>
        <w:fldChar w:fldCharType="begin">
          <w:fldData xml:space="preserve">PEVuZE5vdGU+PENpdGU+PEF1dGhvcj5EYXM8L0F1dGhvcj48WWVhcj4yMDE3PC9ZZWFyPjxSZWNO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</w:fldData>
        </w:fldChar>
      </w:r>
      <w:r w:rsidR="00B4756E" w:rsidRPr="00F242BF">
        <w:rPr>
          <w:rFonts w:ascii="Times New Roman" w:hAnsi="Times New Roman" w:cs="Times New Roman"/>
        </w:rPr>
        <w:instrText xml:space="preserve"> ADDIN EN.CITE.DATA </w:instrText>
      </w:r>
      <w:r w:rsidR="00B4756E" w:rsidRPr="00F242BF">
        <w:rPr>
          <w:rFonts w:ascii="Times New Roman" w:hAnsi="Times New Roman" w:cs="Times New Roman"/>
        </w:rPr>
      </w:r>
      <w:r w:rsidR="00B4756E" w:rsidRPr="00F242BF">
        <w:rPr>
          <w:rFonts w:ascii="Times New Roman" w:hAnsi="Times New Roman" w:cs="Times New Roman"/>
        </w:rPr>
        <w:fldChar w:fldCharType="end"/>
      </w:r>
      <w:r w:rsidR="00D67119" w:rsidRPr="00F242BF">
        <w:rPr>
          <w:rFonts w:ascii="Times New Roman" w:hAnsi="Times New Roman" w:cs="Times New Roman"/>
        </w:rPr>
      </w:r>
      <w:r w:rsidR="00D67119" w:rsidRPr="00F242BF">
        <w:rPr>
          <w:rFonts w:ascii="Times New Roman" w:hAnsi="Times New Roman" w:cs="Times New Roman"/>
        </w:rPr>
        <w:fldChar w:fldCharType="separate"/>
      </w:r>
      <w:r w:rsidR="00B4756E" w:rsidRPr="00F242BF">
        <w:rPr>
          <w:rFonts w:ascii="Times New Roman" w:hAnsi="Times New Roman" w:cs="Times New Roman"/>
          <w:noProof/>
        </w:rPr>
        <w:t>(87)</w:t>
      </w:r>
      <w:r w:rsidR="00D67119" w:rsidRPr="00F242BF">
        <w:rPr>
          <w:rFonts w:ascii="Times New Roman" w:hAnsi="Times New Roman" w:cs="Times New Roman"/>
        </w:rPr>
        <w:fldChar w:fldCharType="end"/>
      </w:r>
      <w:r w:rsidR="00D67119" w:rsidRPr="00F242BF">
        <w:rPr>
          <w:rFonts w:ascii="Times New Roman" w:hAnsi="Times New Roman" w:cs="Times New Roman"/>
        </w:rPr>
        <w:t xml:space="preserve">. Of note, both body weight and muscle mass </w:t>
      </w:r>
      <w:proofErr w:type="gramStart"/>
      <w:r w:rsidR="00D67119" w:rsidRPr="00F242BF">
        <w:rPr>
          <w:rFonts w:ascii="Times New Roman" w:hAnsi="Times New Roman" w:cs="Times New Roman"/>
        </w:rPr>
        <w:t>were reduced</w:t>
      </w:r>
      <w:proofErr w:type="gramEnd"/>
      <w:r w:rsidR="00D67119" w:rsidRPr="00F242BF">
        <w:rPr>
          <w:rFonts w:ascii="Times New Roman" w:hAnsi="Times New Roman" w:cs="Times New Roman"/>
        </w:rPr>
        <w:t xml:space="preserve"> after calorie restriction and the potential risks of aging with a lower body weight and muscle mass such as sarcopenia, frailty and immobility remain to be empirically determined. Still, calorie restriction in the context of optimal nutrition may be a universal tool to slow the aging process and aid in the preservation of both the mind and muscle. </w:t>
      </w:r>
    </w:p>
    <w:p w14:paraId="26E0B1EC" w14:textId="15165F1D" w:rsidR="00D67119" w:rsidRPr="00F242BF" w:rsidRDefault="00D67119" w:rsidP="00145484">
      <w:pPr>
        <w:contextualSpacing/>
        <w:jc w:val="both"/>
        <w:rPr>
          <w:rFonts w:ascii="Times New Roman" w:hAnsi="Times New Roman" w:cs="Times New Roman"/>
        </w:rPr>
      </w:pPr>
    </w:p>
    <w:p w14:paraId="164B8DBD" w14:textId="00CDF6BF" w:rsidR="00D67119" w:rsidRPr="00F242BF" w:rsidRDefault="009427B7" w:rsidP="00145484">
      <w:pPr>
        <w:contextualSpacing/>
        <w:jc w:val="both"/>
        <w:rPr>
          <w:rFonts w:ascii="Times New Roman" w:hAnsi="Times New Roman" w:cs="Times New Roman"/>
          <w:b/>
        </w:rPr>
      </w:pPr>
      <w:r w:rsidRPr="00F242BF">
        <w:rPr>
          <w:rFonts w:ascii="Times New Roman" w:hAnsi="Times New Roman" w:cs="Times New Roman"/>
          <w:b/>
        </w:rPr>
        <w:t>CONCLUSION</w:t>
      </w:r>
    </w:p>
    <w:p w14:paraId="3EB3CFC3" w14:textId="20E361D0" w:rsidR="00D02C36" w:rsidRPr="00F242BF" w:rsidRDefault="009E26D3" w:rsidP="00145484">
      <w:pPr>
        <w:contextualSpacing/>
        <w:jc w:val="both"/>
        <w:rPr>
          <w:rFonts w:ascii="Times New Roman" w:hAnsi="Times New Roman" w:cs="Times New Roman"/>
        </w:rPr>
      </w:pPr>
      <w:r w:rsidRPr="00F242BF">
        <w:rPr>
          <w:rFonts w:ascii="Times New Roman" w:hAnsi="Times New Roman" w:cs="Times New Roman"/>
        </w:rPr>
        <w:t>In a</w:t>
      </w:r>
      <w:r w:rsidR="008555CA" w:rsidRPr="00F242BF">
        <w:rPr>
          <w:rFonts w:ascii="Times New Roman" w:hAnsi="Times New Roman" w:cs="Times New Roman"/>
        </w:rPr>
        <w:t xml:space="preserve"> globally aging population, </w:t>
      </w:r>
      <w:r w:rsidR="008D0994" w:rsidRPr="00F242BF">
        <w:rPr>
          <w:rFonts w:ascii="Times New Roman" w:hAnsi="Times New Roman" w:cs="Times New Roman"/>
        </w:rPr>
        <w:t xml:space="preserve">the prevalence of </w:t>
      </w:r>
      <w:r w:rsidR="0079204D" w:rsidRPr="00F242BF">
        <w:rPr>
          <w:rFonts w:ascii="Times New Roman" w:hAnsi="Times New Roman" w:cs="Times New Roman"/>
        </w:rPr>
        <w:t xml:space="preserve">age-related </w:t>
      </w:r>
      <w:r w:rsidR="008D0994" w:rsidRPr="00F242BF">
        <w:rPr>
          <w:rFonts w:ascii="Times New Roman" w:hAnsi="Times New Roman" w:cs="Times New Roman"/>
        </w:rPr>
        <w:t xml:space="preserve">cognitive and physical </w:t>
      </w:r>
      <w:r w:rsidR="0079204D" w:rsidRPr="00F242BF">
        <w:rPr>
          <w:rFonts w:ascii="Times New Roman" w:hAnsi="Times New Roman" w:cs="Times New Roman"/>
        </w:rPr>
        <w:t xml:space="preserve">health deficits is inevitably increasing. </w:t>
      </w:r>
      <w:r w:rsidR="00C4418D" w:rsidRPr="00F242BF">
        <w:rPr>
          <w:rFonts w:ascii="Times New Roman" w:hAnsi="Times New Roman" w:cs="Times New Roman"/>
        </w:rPr>
        <w:t xml:space="preserve">Preserving these health aspects is essential to maintain quality of life during aging. </w:t>
      </w:r>
      <w:r w:rsidR="00DF35FB" w:rsidRPr="00F242BF">
        <w:rPr>
          <w:rFonts w:ascii="Times New Roman" w:hAnsi="Times New Roman" w:cs="Times New Roman"/>
        </w:rPr>
        <w:t>Promising evidence from studies asse</w:t>
      </w:r>
      <w:r w:rsidR="00D233C5" w:rsidRPr="00F242BF">
        <w:rPr>
          <w:rFonts w:ascii="Times New Roman" w:hAnsi="Times New Roman" w:cs="Times New Roman"/>
        </w:rPr>
        <w:t>ssing nutritional strategies</w:t>
      </w:r>
      <w:r w:rsidR="000D1D18" w:rsidRPr="00F242BF">
        <w:rPr>
          <w:rFonts w:ascii="Times New Roman" w:hAnsi="Times New Roman" w:cs="Times New Roman"/>
        </w:rPr>
        <w:t xml:space="preserve"> </w:t>
      </w:r>
      <w:r w:rsidR="00C4418D" w:rsidRPr="00F242BF">
        <w:rPr>
          <w:rFonts w:ascii="Times New Roman" w:hAnsi="Times New Roman" w:cs="Times New Roman"/>
        </w:rPr>
        <w:t>to combat cognitive and physical decline</w:t>
      </w:r>
      <w:r w:rsidR="004F7890" w:rsidRPr="00F242BF">
        <w:rPr>
          <w:rFonts w:ascii="Times New Roman" w:hAnsi="Times New Roman" w:cs="Times New Roman"/>
        </w:rPr>
        <w:t xml:space="preserve"> (i.e. the </w:t>
      </w:r>
      <w:r w:rsidR="00251DC8" w:rsidRPr="00F242BF">
        <w:rPr>
          <w:rFonts w:ascii="Times New Roman" w:hAnsi="Times New Roman" w:cs="Times New Roman"/>
        </w:rPr>
        <w:t>m</w:t>
      </w:r>
      <w:r w:rsidR="004F7890" w:rsidRPr="00F242BF">
        <w:rPr>
          <w:rFonts w:ascii="Times New Roman" w:hAnsi="Times New Roman" w:cs="Times New Roman"/>
        </w:rPr>
        <w:t xml:space="preserve">ind and </w:t>
      </w:r>
      <w:r w:rsidR="00251DC8" w:rsidRPr="00F242BF">
        <w:rPr>
          <w:rFonts w:ascii="Times New Roman" w:hAnsi="Times New Roman" w:cs="Times New Roman"/>
        </w:rPr>
        <w:t>m</w:t>
      </w:r>
      <w:r w:rsidR="004F7890" w:rsidRPr="00F242BF">
        <w:rPr>
          <w:rFonts w:ascii="Times New Roman" w:hAnsi="Times New Roman" w:cs="Times New Roman"/>
        </w:rPr>
        <w:t>uscle)</w:t>
      </w:r>
      <w:r w:rsidR="00D233C5" w:rsidRPr="00F242BF">
        <w:rPr>
          <w:rFonts w:ascii="Times New Roman" w:hAnsi="Times New Roman" w:cs="Times New Roman"/>
        </w:rPr>
        <w:t xml:space="preserve"> have </w:t>
      </w:r>
      <w:r w:rsidR="00C62B66" w:rsidRPr="00F242BF">
        <w:rPr>
          <w:rFonts w:ascii="Times New Roman" w:hAnsi="Times New Roman" w:cs="Times New Roman"/>
        </w:rPr>
        <w:t xml:space="preserve">revealed various methods to </w:t>
      </w:r>
      <w:r w:rsidR="00755F18" w:rsidRPr="00F242BF">
        <w:rPr>
          <w:rFonts w:ascii="Times New Roman" w:hAnsi="Times New Roman" w:cs="Times New Roman"/>
        </w:rPr>
        <w:t xml:space="preserve">improve health in older adults. </w:t>
      </w:r>
      <w:r w:rsidR="0057159B" w:rsidRPr="00F242BF">
        <w:rPr>
          <w:rFonts w:ascii="Times New Roman" w:hAnsi="Times New Roman" w:cs="Times New Roman"/>
        </w:rPr>
        <w:t>D</w:t>
      </w:r>
      <w:r w:rsidR="00064458" w:rsidRPr="00F242BF">
        <w:rPr>
          <w:rFonts w:ascii="Times New Roman" w:hAnsi="Times New Roman" w:cs="Times New Roman"/>
        </w:rPr>
        <w:t xml:space="preserve">ietary interventions focused on changing the balance of both micro- and macronutrients (the MIND and ketogenic diets, respectively), </w:t>
      </w:r>
      <w:r w:rsidR="0057159B" w:rsidRPr="00F242BF">
        <w:rPr>
          <w:rFonts w:ascii="Times New Roman" w:hAnsi="Times New Roman" w:cs="Times New Roman"/>
        </w:rPr>
        <w:t xml:space="preserve">have shown improved cognitive health and reduced risk for </w:t>
      </w:r>
      <w:r w:rsidR="00807F69" w:rsidRPr="00F242BF">
        <w:rPr>
          <w:rFonts w:ascii="Times New Roman" w:hAnsi="Times New Roman" w:cs="Times New Roman"/>
        </w:rPr>
        <w:t>neurodegenerative conditions such as the development of Alzheimer’s disease. On the other hand, a focus on protein intake specifically may prove beneficial for maintaining physica</w:t>
      </w:r>
      <w:r w:rsidR="00C251A7" w:rsidRPr="00F242BF">
        <w:rPr>
          <w:rFonts w:ascii="Times New Roman" w:hAnsi="Times New Roman" w:cs="Times New Roman"/>
        </w:rPr>
        <w:t>l</w:t>
      </w:r>
      <w:r w:rsidR="00807F69" w:rsidRPr="00F242BF">
        <w:rPr>
          <w:rFonts w:ascii="Times New Roman" w:hAnsi="Times New Roman" w:cs="Times New Roman"/>
        </w:rPr>
        <w:t xml:space="preserve"> health by reducing muscle loss over time. </w:t>
      </w:r>
      <w:r w:rsidR="00755F18" w:rsidRPr="00F242BF">
        <w:rPr>
          <w:rFonts w:ascii="Times New Roman" w:hAnsi="Times New Roman" w:cs="Times New Roman"/>
        </w:rPr>
        <w:t xml:space="preserve">However, </w:t>
      </w:r>
      <w:r w:rsidR="009254F7" w:rsidRPr="00F242BF">
        <w:rPr>
          <w:rFonts w:ascii="Times New Roman" w:hAnsi="Times New Roman" w:cs="Times New Roman"/>
        </w:rPr>
        <w:t xml:space="preserve">strategies </w:t>
      </w:r>
      <w:r w:rsidR="00755F18" w:rsidRPr="00F242BF">
        <w:rPr>
          <w:rFonts w:ascii="Times New Roman" w:hAnsi="Times New Roman" w:cs="Times New Roman"/>
        </w:rPr>
        <w:t xml:space="preserve">shown to improve cognitive health may not </w:t>
      </w:r>
      <w:r w:rsidR="00D54880" w:rsidRPr="00F242BF">
        <w:rPr>
          <w:rFonts w:ascii="Times New Roman" w:hAnsi="Times New Roman" w:cs="Times New Roman"/>
        </w:rPr>
        <w:t xml:space="preserve">exhibit the same benefits for physical health, and vice versa. </w:t>
      </w:r>
      <w:r w:rsidR="00FE249C" w:rsidRPr="00F242BF">
        <w:rPr>
          <w:rFonts w:ascii="Times New Roman" w:hAnsi="Times New Roman" w:cs="Times New Roman"/>
        </w:rPr>
        <w:t xml:space="preserve">While calorie restriction may have the </w:t>
      </w:r>
      <w:proofErr w:type="gramStart"/>
      <w:r w:rsidR="00FE249C" w:rsidRPr="00F242BF">
        <w:rPr>
          <w:rFonts w:ascii="Times New Roman" w:hAnsi="Times New Roman" w:cs="Times New Roman"/>
        </w:rPr>
        <w:t>most universal</w:t>
      </w:r>
      <w:proofErr w:type="gramEnd"/>
      <w:r w:rsidR="00E310AA" w:rsidRPr="00F242BF">
        <w:rPr>
          <w:rFonts w:ascii="Times New Roman" w:hAnsi="Times New Roman" w:cs="Times New Roman"/>
        </w:rPr>
        <w:t xml:space="preserve"> </w:t>
      </w:r>
      <w:r w:rsidR="00123446" w:rsidRPr="00F242BF">
        <w:rPr>
          <w:rFonts w:ascii="Times New Roman" w:hAnsi="Times New Roman" w:cs="Times New Roman"/>
        </w:rPr>
        <w:t>benefits, the multitude of nutritional modifications</w:t>
      </w:r>
      <w:r w:rsidR="008B1752" w:rsidRPr="00F242BF">
        <w:rPr>
          <w:rFonts w:ascii="Times New Roman" w:hAnsi="Times New Roman" w:cs="Times New Roman"/>
        </w:rPr>
        <w:t xml:space="preserve"> available</w:t>
      </w:r>
      <w:r w:rsidR="00123446" w:rsidRPr="00F242BF">
        <w:rPr>
          <w:rFonts w:ascii="Times New Roman" w:hAnsi="Times New Roman" w:cs="Times New Roman"/>
        </w:rPr>
        <w:t xml:space="preserve"> may prove essential for </w:t>
      </w:r>
      <w:r w:rsidR="008B1752" w:rsidRPr="00F242BF">
        <w:rPr>
          <w:rFonts w:ascii="Times New Roman" w:hAnsi="Times New Roman" w:cs="Times New Roman"/>
        </w:rPr>
        <w:t xml:space="preserve">individualized </w:t>
      </w:r>
      <w:r w:rsidR="00123446" w:rsidRPr="00F242BF">
        <w:rPr>
          <w:rFonts w:ascii="Times New Roman" w:hAnsi="Times New Roman" w:cs="Times New Roman"/>
        </w:rPr>
        <w:t xml:space="preserve">optimization </w:t>
      </w:r>
      <w:r w:rsidR="00DD18D6" w:rsidRPr="00F242BF">
        <w:rPr>
          <w:rFonts w:ascii="Times New Roman" w:hAnsi="Times New Roman" w:cs="Times New Roman"/>
        </w:rPr>
        <w:lastRenderedPageBreak/>
        <w:t>of health during aging.</w:t>
      </w:r>
      <w:r w:rsidR="004E36EA" w:rsidRPr="00F242BF">
        <w:rPr>
          <w:rFonts w:ascii="Times New Roman" w:hAnsi="Times New Roman" w:cs="Times New Roman"/>
        </w:rPr>
        <w:t xml:space="preserve"> </w:t>
      </w:r>
      <w:r w:rsidR="008308A2" w:rsidRPr="00F242BF">
        <w:rPr>
          <w:rFonts w:ascii="Times New Roman" w:hAnsi="Times New Roman" w:cs="Times New Roman"/>
        </w:rPr>
        <w:t xml:space="preserve"> </w:t>
      </w:r>
      <w:r w:rsidR="00C251A7" w:rsidRPr="00F242BF">
        <w:rPr>
          <w:rFonts w:ascii="Times New Roman" w:hAnsi="Times New Roman" w:cs="Times New Roman"/>
        </w:rPr>
        <w:t xml:space="preserve">While physical exercise cannot be excluded as a critical factor in maintaining overall health, ensuring that </w:t>
      </w:r>
      <w:r w:rsidR="00426C81" w:rsidRPr="00F242BF">
        <w:rPr>
          <w:rFonts w:ascii="Times New Roman" w:hAnsi="Times New Roman" w:cs="Times New Roman"/>
        </w:rPr>
        <w:t xml:space="preserve">the mind and body are equipped to sustain physical exertion go hand-in-hand, ultimately creating a well-rounded </w:t>
      </w:r>
      <w:r w:rsidR="003D747D" w:rsidRPr="00F242BF">
        <w:rPr>
          <w:rFonts w:ascii="Times New Roman" w:hAnsi="Times New Roman" w:cs="Times New Roman"/>
        </w:rPr>
        <w:t>lifestyle amenable to healthy aging.</w:t>
      </w:r>
    </w:p>
    <w:p w14:paraId="4E2C1A9D" w14:textId="0D05DFC4" w:rsidR="00DB0644" w:rsidRPr="00F242BF" w:rsidRDefault="00DB0644" w:rsidP="00145484">
      <w:pPr>
        <w:contextualSpacing/>
        <w:jc w:val="both"/>
        <w:rPr>
          <w:rFonts w:ascii="Times New Roman" w:hAnsi="Times New Roman" w:cs="Times New Roman"/>
        </w:rPr>
      </w:pPr>
    </w:p>
    <w:p w14:paraId="356616CE" w14:textId="2885A3F2" w:rsidR="00DB0644" w:rsidRPr="00F242BF" w:rsidRDefault="00DB0644" w:rsidP="00145484">
      <w:pPr>
        <w:contextualSpacing/>
        <w:jc w:val="both"/>
        <w:rPr>
          <w:rFonts w:ascii="Times New Roman" w:hAnsi="Times New Roman" w:cs="Times New Roman"/>
        </w:rPr>
      </w:pPr>
    </w:p>
    <w:p w14:paraId="29EF3CDA" w14:textId="59FE4B0A" w:rsidR="00DB0644" w:rsidRPr="00F242BF" w:rsidRDefault="00DB0644" w:rsidP="00145484">
      <w:pPr>
        <w:contextualSpacing/>
        <w:jc w:val="both"/>
        <w:rPr>
          <w:rFonts w:ascii="Times New Roman" w:hAnsi="Times New Roman" w:cs="Times New Roman"/>
        </w:rPr>
      </w:pPr>
    </w:p>
    <w:p w14:paraId="0B91A24A" w14:textId="6D0BBAAF" w:rsidR="00DB0644" w:rsidRPr="00F242BF" w:rsidRDefault="00DB0644" w:rsidP="00145484">
      <w:pPr>
        <w:contextualSpacing/>
        <w:jc w:val="both"/>
        <w:rPr>
          <w:rFonts w:ascii="Times New Roman" w:hAnsi="Times New Roman" w:cs="Times New Roman"/>
        </w:rPr>
      </w:pPr>
    </w:p>
    <w:p w14:paraId="7605C88D" w14:textId="56EBC886" w:rsidR="00DB0644" w:rsidRPr="00F242BF" w:rsidRDefault="00DB0644" w:rsidP="00145484">
      <w:pPr>
        <w:contextualSpacing/>
        <w:jc w:val="both"/>
        <w:rPr>
          <w:rFonts w:ascii="Times New Roman" w:hAnsi="Times New Roman" w:cs="Times New Roman"/>
        </w:rPr>
      </w:pPr>
    </w:p>
    <w:p w14:paraId="2E78ADE6" w14:textId="77777777" w:rsidR="00DB0644" w:rsidRPr="00F242BF" w:rsidRDefault="00DB0644" w:rsidP="00145484">
      <w:pPr>
        <w:contextualSpacing/>
        <w:jc w:val="both"/>
        <w:rPr>
          <w:rFonts w:ascii="Times New Roman" w:hAnsi="Times New Roman" w:cs="Times New Roman"/>
        </w:rPr>
      </w:pPr>
    </w:p>
    <w:p w14:paraId="75689FAF" w14:textId="77777777" w:rsidR="00B4756E" w:rsidRPr="00F242BF" w:rsidRDefault="00D02C36" w:rsidP="00294F65">
      <w:pPr>
        <w:pStyle w:val="EndNoteBibliographyTitle"/>
        <w:spacing w:line="480" w:lineRule="auto"/>
        <w:rPr>
          <w:rFonts w:ascii="Times New Roman" w:hAnsi="Times New Roman" w:cs="Times New Roman"/>
        </w:rPr>
      </w:pPr>
      <w:r w:rsidRPr="00F242BF">
        <w:rPr>
          <w:rFonts w:ascii="Times New Roman" w:hAnsi="Times New Roman" w:cs="Times New Roman"/>
        </w:rPr>
        <w:fldChar w:fldCharType="begin"/>
      </w:r>
      <w:r w:rsidRPr="00F242BF">
        <w:rPr>
          <w:rFonts w:ascii="Times New Roman" w:hAnsi="Times New Roman" w:cs="Times New Roman"/>
        </w:rPr>
        <w:instrText xml:space="preserve"> ADDIN EN.REFLIST </w:instrText>
      </w:r>
      <w:r w:rsidRPr="00F242BF">
        <w:rPr>
          <w:rFonts w:ascii="Times New Roman" w:hAnsi="Times New Roman" w:cs="Times New Roman"/>
        </w:rPr>
        <w:fldChar w:fldCharType="separate"/>
      </w:r>
      <w:r w:rsidR="00B4756E" w:rsidRPr="00F242BF">
        <w:rPr>
          <w:rFonts w:ascii="Times New Roman" w:hAnsi="Times New Roman" w:cs="Times New Roman"/>
        </w:rPr>
        <w:t>REFERENCES</w:t>
      </w:r>
    </w:p>
    <w:p w14:paraId="55C4AE5B" w14:textId="77777777" w:rsidR="00B4756E" w:rsidRPr="00F242BF" w:rsidRDefault="00B4756E" w:rsidP="00294F65">
      <w:pPr>
        <w:pStyle w:val="EndNoteBibliographyTitle"/>
        <w:spacing w:line="480" w:lineRule="auto"/>
        <w:rPr>
          <w:rFonts w:ascii="Times New Roman" w:hAnsi="Times New Roman" w:cs="Times New Roman"/>
        </w:rPr>
      </w:pPr>
    </w:p>
    <w:p w14:paraId="26DC6D46" w14:textId="3C35D5E3"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w:t>
      </w:r>
      <w:r w:rsidRPr="00F242BF">
        <w:rPr>
          <w:rFonts w:ascii="Times New Roman" w:hAnsi="Times New Roman" w:cs="Times New Roman"/>
        </w:rPr>
        <w:tab/>
        <w:t xml:space="preserve">United Nations. World Population Prospects: The 2010 Revision. Available at: </w:t>
      </w:r>
      <w:hyperlink r:id="rId7" w:history="1">
        <w:r w:rsidRPr="00F242BF">
          <w:rPr>
            <w:rStyle w:val="Hyperlink"/>
            <w:rFonts w:ascii="Times New Roman" w:hAnsi="Times New Roman" w:cs="Times New Roman"/>
          </w:rPr>
          <w:t>http://esa.un.org/unpd/wpp</w:t>
        </w:r>
      </w:hyperlink>
      <w:r w:rsidRPr="00F242BF">
        <w:rPr>
          <w:rFonts w:ascii="Times New Roman" w:hAnsi="Times New Roman" w:cs="Times New Roman"/>
        </w:rPr>
        <w:t>.</w:t>
      </w:r>
    </w:p>
    <w:p w14:paraId="16D8791B"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w:t>
      </w:r>
      <w:r w:rsidRPr="00F242BF">
        <w:rPr>
          <w:rFonts w:ascii="Times New Roman" w:hAnsi="Times New Roman" w:cs="Times New Roman"/>
        </w:rPr>
        <w:tab/>
        <w:t>Lopez-Otin C, Blasco MA, Partridge L, Serrano M, Kroemer G. The hallmarks of aging. Cell. 2013;153(6):1194-217. Epub 2013/06/12. doi: 10.1016/j.cell.2013.05.039. PubMed PMID: 23746838; PMCID: PMC3836174.</w:t>
      </w:r>
    </w:p>
    <w:p w14:paraId="23E3FCCC"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w:t>
      </w:r>
      <w:r w:rsidRPr="00F242BF">
        <w:rPr>
          <w:rFonts w:ascii="Times New Roman" w:hAnsi="Times New Roman" w:cs="Times New Roman"/>
        </w:rPr>
        <w:tab/>
        <w:t>Jyvakorpi SK, Lindstrom M, Suominen MH, Kautiainen H, Salminen K, Niskanen RT, Pitkala KH, Roitto HM. Relationship between frailty, nutrition, body composition, quality of life, and gender in institutionalized older people. Aging Clin Exp Res. 2022;34(6):1357-63. Epub 2022/02/12. doi: 10.1007/s40520-022-02077-0. PubMed PMID: 35146701.</w:t>
      </w:r>
    </w:p>
    <w:p w14:paraId="4CBB8A9E"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w:t>
      </w:r>
      <w:r w:rsidRPr="00F242BF">
        <w:rPr>
          <w:rFonts w:ascii="Times New Roman" w:hAnsi="Times New Roman" w:cs="Times New Roman"/>
        </w:rPr>
        <w:tab/>
        <w:t>Diniz BS, Lima-Costa MF, Peixoto SV, Firmo JOA, Torres KCL, Martins-Filho OA, Teixeira-Carvalho A, Grady J, Kuchel GA, Castro-Costa E. Cognitive Frailty is Associated With Elevated Proinflammatory Markers and a Higher Risk of Mortality. Am J Geriatr Psychiatry. 2022;30(7):825-33. Epub 2022/03/02. doi: 10.1016/j.jagp.2022.01.012. PubMed PMID: 35227616.</w:t>
      </w:r>
    </w:p>
    <w:p w14:paraId="410B9755"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w:t>
      </w:r>
      <w:r w:rsidRPr="00F242BF">
        <w:rPr>
          <w:rFonts w:ascii="Times New Roman" w:hAnsi="Times New Roman" w:cs="Times New Roman"/>
        </w:rPr>
        <w:tab/>
        <w:t>Rosenberg IH, Miller JW. Nutritional factors in physical and cognitive functions of elderly people. Am J Clin Nutr. 1992;55(6 Suppl):1237S-43S. Epub 1992/06/01. doi: 10.1093/ajcn/55.6.1237S. PubMed PMID: 1590263.</w:t>
      </w:r>
    </w:p>
    <w:p w14:paraId="058E3432"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w:t>
      </w:r>
      <w:r w:rsidRPr="00F242BF">
        <w:rPr>
          <w:rFonts w:ascii="Times New Roman" w:hAnsi="Times New Roman" w:cs="Times New Roman"/>
        </w:rPr>
        <w:tab/>
        <w:t>Porter MM, Vandervoort AA, Lexell J. Aging of human muscle: structure, function and adaptability. Scand J Med Sci Sports. 1995;5(3):129-42. Epub 1995/06/01. doi: 10.1111/j.1600-0838.1995.tb00026.x. PubMed PMID: 7552755.</w:t>
      </w:r>
    </w:p>
    <w:p w14:paraId="74D0063D"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lastRenderedPageBreak/>
        <w:t>7.</w:t>
      </w:r>
      <w:r w:rsidRPr="00F242BF">
        <w:rPr>
          <w:rFonts w:ascii="Times New Roman" w:hAnsi="Times New Roman" w:cs="Times New Roman"/>
        </w:rPr>
        <w:tab/>
        <w:t>Agarwal E, Miller M, Yaxley A, Isenring E. Malnutrition in the elderly: a narrative review. Maturitas. 2013;76(4):296-302. Epub 2013/08/21. doi: 10.1016/j.maturitas.2013.07.013. PubMed PMID: 23958435.</w:t>
      </w:r>
    </w:p>
    <w:p w14:paraId="35D039D8"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8.</w:t>
      </w:r>
      <w:r w:rsidRPr="00F242BF">
        <w:rPr>
          <w:rFonts w:ascii="Times New Roman" w:hAnsi="Times New Roman" w:cs="Times New Roman"/>
        </w:rPr>
        <w:tab/>
        <w:t>Fabrigoule C, Rouch I, Taberly A, Letenneur L, Commenges D, Mazaux JM, Orgogozo JM, Dartigues JF. Cognitive process in preclinical phase of dementia. Brain. 1998;121 ( Pt 1):135-41. Epub 1998/04/29. doi: 10.1093/brain/121.1.135. PubMed PMID: 9549494.</w:t>
      </w:r>
    </w:p>
    <w:p w14:paraId="39E6DAFC"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9.</w:t>
      </w:r>
      <w:r w:rsidRPr="00F242BF">
        <w:rPr>
          <w:rFonts w:ascii="Times New Roman" w:hAnsi="Times New Roman" w:cs="Times New Roman"/>
        </w:rPr>
        <w:tab/>
        <w:t>Hodges JR. Alzheimer's centennial legacy: origins, landmarks and the current status of knowledge concerning cognitive aspects. Brain. 2006;129(Pt 11):2811-22. Epub 2006/10/31. doi: 10.1093/brain/awl275. PubMed PMID: 17071920.</w:t>
      </w:r>
    </w:p>
    <w:p w14:paraId="2C5E2F56"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0.</w:t>
      </w:r>
      <w:r w:rsidRPr="00F242BF">
        <w:rPr>
          <w:rFonts w:ascii="Times New Roman" w:hAnsi="Times New Roman" w:cs="Times New Roman"/>
        </w:rPr>
        <w:tab/>
        <w:t>Amieva H, Letenneur L, Dartigues JF, Rouch-Leroyer I, Sourgen C, D'Alchee-Biree F, Dib M, Barberger-Gateau P, Orgogozo JM, Fabrigoule C. Annual rate and predictors of conversion to dementia in subjects presenting mild cognitive impairment criteria defined according to a population-based study. Dement Geriatr Cogn Disord. 2004;18(1):87-93. Epub 2004/04/17. doi: 10.1159/000077815. PubMed PMID: 15087583.</w:t>
      </w:r>
    </w:p>
    <w:p w14:paraId="08A3AAFA"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1.</w:t>
      </w:r>
      <w:r w:rsidRPr="00F242BF">
        <w:rPr>
          <w:rFonts w:ascii="Times New Roman" w:hAnsi="Times New Roman" w:cs="Times New Roman"/>
        </w:rPr>
        <w:tab/>
        <w:t>Morris MC, Tangney CC, Wang Y, Sacks FM, Barnes LL, Bennett DA, Aggarwal NT. MIND diet slows cognitive decline with aging. Alzheimers Dement. 2015;11(9):1015-22. Epub 2015/06/19. doi: 10.1016/j.jalz.2015.04.011. PubMed PMID: 26086182; PMCID: PMC4581900.</w:t>
      </w:r>
    </w:p>
    <w:p w14:paraId="17B9629F"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2.</w:t>
      </w:r>
      <w:r w:rsidRPr="00F242BF">
        <w:rPr>
          <w:rFonts w:ascii="Times New Roman" w:hAnsi="Times New Roman" w:cs="Times New Roman"/>
        </w:rPr>
        <w:tab/>
        <w:t>Wengreen H, Munger RG, Cutler A, Quach A, Bowles A, Corcoran C, Tschanz JT, Norton MC, Welsh-Bohmer KA. Prospective study of Dietary Approaches to Stop Hypertension- and Mediterranean-style dietary patterns and age-related cognitive change: the Cache County Study on Memory, Health and Aging. Am J Clin Nutr. 2013;98(5):1263-71. Epub 2013/09/21. doi: 10.3945/ajcn.112.051276. PubMed PMID: 24047922; PMCID: PMC3798079.</w:t>
      </w:r>
    </w:p>
    <w:p w14:paraId="298B84F7"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3.</w:t>
      </w:r>
      <w:r w:rsidRPr="00F242BF">
        <w:rPr>
          <w:rFonts w:ascii="Times New Roman" w:hAnsi="Times New Roman" w:cs="Times New Roman"/>
        </w:rPr>
        <w:tab/>
        <w:t>Smith PJ, Blumenthal JA, Babyak MA, Craighead L, Welsh-Bohmer KA, Browndyke JN, Strauman TA, Sherwood A. Effects of the dietary approaches to stop hypertension diet, exercise, and caloric restriction on neurocognition in overweight adults with high blood pressure. Hypertension. 2010;55(6):1331-8. Epub 2010/03/23. doi: 10.1161/HYPERTENSIONAHA.109.146795. PubMed PMID: 20305128; PMCID: PMC2974436.</w:t>
      </w:r>
    </w:p>
    <w:p w14:paraId="49A21F10"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lastRenderedPageBreak/>
        <w:t>14.</w:t>
      </w:r>
      <w:r w:rsidRPr="00F242BF">
        <w:rPr>
          <w:rFonts w:ascii="Times New Roman" w:hAnsi="Times New Roman" w:cs="Times New Roman"/>
        </w:rPr>
        <w:tab/>
        <w:t>Bienias JL, Beckett LA, Bennett DA, Wilson RS, Evans DA. Design of the Chicago Health and Aging Project (CHAP). J Alzheimers Dis. 2003;5(5):349-55. Epub 2003/12/04. doi: 10.3233/jad-2003-5501. PubMed PMID: 14646025.</w:t>
      </w:r>
    </w:p>
    <w:p w14:paraId="546DDB6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5.</w:t>
      </w:r>
      <w:r w:rsidRPr="00F242BF">
        <w:rPr>
          <w:rFonts w:ascii="Times New Roman" w:hAnsi="Times New Roman" w:cs="Times New Roman"/>
        </w:rPr>
        <w:tab/>
        <w:t>Scarmeas N, Stern Y, Tang MX, Mayeux R, Luchsinger JA. Mediterranean diet and risk for Alzheimer's disease. Ann Neurol. 2006;59(6):912-21. Epub 2006/04/20. doi: 10.1002/ana.20854. PubMed PMID: 16622828; PMCID: PMC3024594.</w:t>
      </w:r>
    </w:p>
    <w:p w14:paraId="00C9422A"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6.</w:t>
      </w:r>
      <w:r w:rsidRPr="00F242BF">
        <w:rPr>
          <w:rFonts w:ascii="Times New Roman" w:hAnsi="Times New Roman" w:cs="Times New Roman"/>
        </w:rPr>
        <w:tab/>
        <w:t>Tangney CC, Li H, Wang Y, Barnes L, Schneider JA, Bennett DA, Morris MC. Relation of DASH- and Mediterranean-like dietary patterns to cognitive decline in older persons. Neurology. 2014;83(16):1410-6. Epub 2014/09/19. doi: 10.1212/WNL.0000000000000884. PubMed PMID: 25230996; PMCID: PMC4206157.</w:t>
      </w:r>
    </w:p>
    <w:p w14:paraId="4C900D11"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7.</w:t>
      </w:r>
      <w:r w:rsidRPr="00F242BF">
        <w:rPr>
          <w:rFonts w:ascii="Times New Roman" w:hAnsi="Times New Roman" w:cs="Times New Roman"/>
        </w:rPr>
        <w:tab/>
        <w:t>Morris MC, Tangney CC, Wang Y, Sacks FM, Bennett DA, Aggarwal NT. MIND diet associated with reduced incidence of Alzheimer's disease. Alzheimers Dement. 2015;11(9):1007-14. Epub 2015/02/15. doi: 10.1016/j.jalz.2014.11.009. PubMed PMID: 25681666; PMCID: PMC4532650.</w:t>
      </w:r>
    </w:p>
    <w:p w14:paraId="2CBFDD4E"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8.</w:t>
      </w:r>
      <w:r w:rsidRPr="00F242BF">
        <w:rPr>
          <w:rFonts w:ascii="Times New Roman" w:hAnsi="Times New Roman" w:cs="Times New Roman"/>
        </w:rPr>
        <w:tab/>
        <w:t>Kheirouri S, Alizadeh M. MIND diet and cognitive performance in older adults: a systematic review. Crit Rev Food Sci Nutr. 2021:1-19. Epub 2021/05/15. doi: 10.1080/10408398.2021.1925220. PubMed PMID: 33989093.</w:t>
      </w:r>
    </w:p>
    <w:p w14:paraId="3F2286BE"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19.</w:t>
      </w:r>
      <w:r w:rsidRPr="00F242BF">
        <w:rPr>
          <w:rFonts w:ascii="Times New Roman" w:hAnsi="Times New Roman" w:cs="Times New Roman"/>
        </w:rPr>
        <w:tab/>
        <w:t>Cummings J. Lessons Learned from Alzheimer Disease: Clinical Trials with Negative Outcomes. Clin Transl Sci. 2018;11(2):147-52. Epub 2017/08/03. doi: 10.1111/cts.12491. PubMed PMID: 28767185; PMCID: PMC5866992.</w:t>
      </w:r>
    </w:p>
    <w:p w14:paraId="08091131"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0.</w:t>
      </w:r>
      <w:r w:rsidRPr="00F242BF">
        <w:rPr>
          <w:rFonts w:ascii="Times New Roman" w:hAnsi="Times New Roman" w:cs="Times New Roman"/>
        </w:rPr>
        <w:tab/>
        <w:t>Morris MC. 70th Anniversary Conference on ‘Vitamins in early development and healthy aging: impact on infectious and chronic disease.’ Symposium 1: Vitamins and cognitive development and performance. Nutritional determinants of cognitive aging and dementia. P Nutr Soc. 2011;71(2012):1-13. Epub First published online 9 November 2011. doi: 10.1017/S0029665111003296.</w:t>
      </w:r>
    </w:p>
    <w:p w14:paraId="0FB4505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1.</w:t>
      </w:r>
      <w:r w:rsidRPr="00F242BF">
        <w:rPr>
          <w:rFonts w:ascii="Times New Roman" w:hAnsi="Times New Roman" w:cs="Times New Roman"/>
        </w:rPr>
        <w:tab/>
        <w:t xml:space="preserve">Kennedy BK, Berger SL, Brunet A, Campisi J, Cuervo AM, Epel ES, Franceschi C, Lithgow GJ, Morimoto RI, Pessin JE, Rando TA, Richardson A, Schadt EE, Wyss-Coray T, Sierra F. Geroscience: linking </w:t>
      </w:r>
      <w:r w:rsidRPr="00F242BF">
        <w:rPr>
          <w:rFonts w:ascii="Times New Roman" w:hAnsi="Times New Roman" w:cs="Times New Roman"/>
        </w:rPr>
        <w:lastRenderedPageBreak/>
        <w:t>aging to chronic disease. Cell. 2014;159(4):709-13. Epub 2014/11/25. doi: 10.1016/j.cell.2014.10.039. PubMed PMID: 25417146; PMCID: PMC4852871.</w:t>
      </w:r>
    </w:p>
    <w:p w14:paraId="5E1B69C8"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2.</w:t>
      </w:r>
      <w:r w:rsidRPr="00F242BF">
        <w:rPr>
          <w:rFonts w:ascii="Times New Roman" w:hAnsi="Times New Roman" w:cs="Times New Roman"/>
        </w:rPr>
        <w:tab/>
        <w:t>Bishop NA, Lu T, Yankner BA. Neural mechanisms of ageing and cognitive decline. Nature. 2010;464(7288):529-35. Epub 2010/03/26. doi: 10.1038/nature08983. PubMed PMID: 20336135; PMCID: PMC2927852.</w:t>
      </w:r>
    </w:p>
    <w:p w14:paraId="44365DE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3.</w:t>
      </w:r>
      <w:r w:rsidRPr="00F242BF">
        <w:rPr>
          <w:rFonts w:ascii="Times New Roman" w:hAnsi="Times New Roman" w:cs="Times New Roman"/>
        </w:rPr>
        <w:tab/>
        <w:t>Li S, Guo Y, Men J, Fu H, Xu T. The preventive efficacy of vitamin B supplements on the cognitive decline of elderly adults: a systematic review and meta-analysis. BMC Geriatr. 2021;21(1):367. Epub 2021/06/18. doi: 10.1186/s12877-021-02253-3. PubMed PMID: 34134667; PMCID: PMC8207668.</w:t>
      </w:r>
    </w:p>
    <w:p w14:paraId="128C7DCE"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4.</w:t>
      </w:r>
      <w:r w:rsidRPr="00F242BF">
        <w:rPr>
          <w:rFonts w:ascii="Times New Roman" w:hAnsi="Times New Roman" w:cs="Times New Roman"/>
        </w:rPr>
        <w:tab/>
        <w:t>Patan MJ, Kennedy DO, Husberg C, Hustvedt SO, Calder PC, Khan J, Forster J, Jackson PA. Supplementation with oil rich in eicosapentaenoic acid, but not in docosahexaenoic acid, improves global cognitive function in healthy, young adults: results from randomized controlled trials. Am J Clin Nutr. 2021;114(3):914-24. Epub 2021/06/12. doi: 10.1093/ajcn/nqab174. PubMed PMID: 34113957; PMCID: PMC8408864.</w:t>
      </w:r>
    </w:p>
    <w:p w14:paraId="07B3D9B9"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5.</w:t>
      </w:r>
      <w:r w:rsidRPr="00F242BF">
        <w:rPr>
          <w:rFonts w:ascii="Times New Roman" w:hAnsi="Times New Roman" w:cs="Times New Roman"/>
        </w:rPr>
        <w:tab/>
        <w:t>Hohn S, Dozieres-Puyravel B, Auvin S. History of dietary treatment from Wilder's hypothesis to the first open studies in the 1920s. Epilepsy Behav. 2019;101(Pt A):106588. Epub 2019/11/05. doi: 10.1016/j.yebeh.2019.106588. PubMed PMID: 31677579.</w:t>
      </w:r>
    </w:p>
    <w:p w14:paraId="4BD53649"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6.</w:t>
      </w:r>
      <w:r w:rsidRPr="00F242BF">
        <w:rPr>
          <w:rFonts w:ascii="Times New Roman" w:hAnsi="Times New Roman" w:cs="Times New Roman"/>
        </w:rPr>
        <w:tab/>
        <w:t>Martin K, Jackson CF, Levy RG, Cooper PN. Ketogenic diet and other dietary treatments for epilepsy. Cochrane Database Syst Rev. 2016;2:CD001903. Epub 2016/02/10. doi: 10.1002/14651858.CD001903.pub3. PubMed PMID: 26859528.</w:t>
      </w:r>
    </w:p>
    <w:p w14:paraId="3922B608"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7.</w:t>
      </w:r>
      <w:r w:rsidRPr="00F242BF">
        <w:rPr>
          <w:rFonts w:ascii="Times New Roman" w:hAnsi="Times New Roman" w:cs="Times New Roman"/>
        </w:rPr>
        <w:tab/>
        <w:t>Rolfe DF, Brown GC. Cellular energy utilization and molecular origin of standard metabolic rate in mammals. Physiol Rev. 1997;77(3):731-58. Epub 1997/07/01. doi: 10.1152/physrev.1997.77.3.731. PubMed PMID: 9234964.</w:t>
      </w:r>
    </w:p>
    <w:p w14:paraId="042B7E1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28.</w:t>
      </w:r>
      <w:r w:rsidRPr="00F242BF">
        <w:rPr>
          <w:rFonts w:ascii="Times New Roman" w:hAnsi="Times New Roman" w:cs="Times New Roman"/>
        </w:rPr>
        <w:tab/>
        <w:t>Cahill GF, Jr. Fuel metabolism in starvation. Annu Rev Nutr. 2006;26:1-22. Epub 2006/07/20. doi: 10.1146/annurev.nutr.26.061505.111258. PubMed PMID: 16848698.</w:t>
      </w:r>
    </w:p>
    <w:p w14:paraId="4E2C5A30"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lastRenderedPageBreak/>
        <w:t>29.</w:t>
      </w:r>
      <w:r w:rsidRPr="00F242BF">
        <w:rPr>
          <w:rFonts w:ascii="Times New Roman" w:hAnsi="Times New Roman" w:cs="Times New Roman"/>
        </w:rPr>
        <w:tab/>
        <w:t>Krikorian R, Shidler MD, Dangelo K, Couch SC, Benoit SC, Clegg DJ. Dietary ketosis enhances memory in mild cognitive impairment. Neurobiol Aging. 2012;33(2):425 e19-27. Epub 2010/12/07. doi: 10.1016/j.neurobiolaging.2010.10.006. PubMed PMID: 21130529; PMCID: PMC3116949.</w:t>
      </w:r>
    </w:p>
    <w:p w14:paraId="71CF8A30"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0.</w:t>
      </w:r>
      <w:r w:rsidRPr="00F242BF">
        <w:rPr>
          <w:rFonts w:ascii="Times New Roman" w:hAnsi="Times New Roman" w:cs="Times New Roman"/>
        </w:rPr>
        <w:tab/>
        <w:t>Brandt J, Buchholz A, Henry-Barron B, Vizthum D, Avramopoulos D, Cervenka MC. Preliminary Report on the Feasibility and Efficacy of the Modified Atkins Diet for Treatment of Mild Cognitive Impairment and Early Alzheimer's Disease. J Alzheimers Dis. 2019;68(3):969-81. Epub 2019/03/12. doi: 10.3233/JAD-180995. PubMed PMID: 30856112.</w:t>
      </w:r>
    </w:p>
    <w:p w14:paraId="0202426D"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1.</w:t>
      </w:r>
      <w:r w:rsidRPr="00F242BF">
        <w:rPr>
          <w:rFonts w:ascii="Times New Roman" w:hAnsi="Times New Roman" w:cs="Times New Roman"/>
        </w:rPr>
        <w:tab/>
        <w:t>Taylor MK, Sullivan DK, Mahnken JD, Burns JM, Swerdlow RH. Feasibility and efficacy data from a ketogenic diet intervention in Alzheimer's disease. Alzheimers Dement (N Y). 2018;4:28-36. Epub 2018/06/30. doi: 10.1016/j.trci.2017.11.002. PubMed PMID: 29955649; PMCID: PMC6021549.</w:t>
      </w:r>
    </w:p>
    <w:p w14:paraId="5D3C4927"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2.</w:t>
      </w:r>
      <w:r w:rsidRPr="00F242BF">
        <w:rPr>
          <w:rFonts w:ascii="Times New Roman" w:hAnsi="Times New Roman" w:cs="Times New Roman"/>
        </w:rPr>
        <w:tab/>
        <w:t>Sheffler JL, Arjmandi B, Quinn J, Hajcak G, Vied C, Akhavan N, Naar S. Feasibility of an MI-CBT ketogenic adherence program for older adults with mild cognitive impairment. Pilot Feasibility Stud. 2022;8(1):16. Epub 2022/01/24. doi: 10.1186/s40814-022-00970-z. PubMed PMID: 35065656; PMCID: PMC8783179.</w:t>
      </w:r>
    </w:p>
    <w:p w14:paraId="4C2BDB8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3.</w:t>
      </w:r>
      <w:r w:rsidRPr="00F242BF">
        <w:rPr>
          <w:rFonts w:ascii="Times New Roman" w:hAnsi="Times New Roman" w:cs="Times New Roman"/>
        </w:rPr>
        <w:tab/>
        <w:t>VanItallie TB. Biomarkers, ketone bodies, and the prevention of Alzheimer's disease. Metabolism. 2015;64(3 Suppl 1):S51-7. Epub 2014/12/04. doi: 10.1016/j.metabol.2014.10.033. PubMed PMID: 25468143.</w:t>
      </w:r>
    </w:p>
    <w:p w14:paraId="618E12FA"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4.</w:t>
      </w:r>
      <w:r w:rsidRPr="00F242BF">
        <w:rPr>
          <w:rFonts w:ascii="Times New Roman" w:hAnsi="Times New Roman" w:cs="Times New Roman"/>
        </w:rPr>
        <w:tab/>
        <w:t>Kapogiannis D, Avgerinos KI. Brain glucose and ketone utilization in brain aging and neurodegenerative diseases. Int Rev Neurobiol. 2020;154:79-110. Epub 2020/08/03. doi: 10.1016/bs.irn.2020.03.015. PubMed PMID: 32739015.</w:t>
      </w:r>
    </w:p>
    <w:p w14:paraId="045AA491"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5.</w:t>
      </w:r>
      <w:r w:rsidRPr="00F242BF">
        <w:rPr>
          <w:rFonts w:ascii="Times New Roman" w:hAnsi="Times New Roman" w:cs="Times New Roman"/>
        </w:rPr>
        <w:tab/>
        <w:t>Owen OE, Morgan AP, Kemp HG, Sullivan JM, Herrera MG, Cahill GF, Jr. Brain metabolism during fasting. J Clin Invest. 1967;46(10):1589-95. Epub 1967/10/01. doi: 10.1172/JCI105650. PubMed PMID: 6061736; PMCID: PMC292907.</w:t>
      </w:r>
    </w:p>
    <w:p w14:paraId="277E22CA"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6.</w:t>
      </w:r>
      <w:r w:rsidRPr="00F242BF">
        <w:rPr>
          <w:rFonts w:ascii="Times New Roman" w:hAnsi="Times New Roman" w:cs="Times New Roman"/>
        </w:rPr>
        <w:tab/>
        <w:t xml:space="preserve">Roy M, Fortier M, Rheault F, Edde M, Croteau E, Castellano CA, Langlois F, St-Pierre V, Cuenoud B, Bocti C, Fulop T, Descoteaux M, Cunnane SC. A ketogenic supplement improves white matter energy supply </w:t>
      </w:r>
      <w:r w:rsidRPr="00F242BF">
        <w:rPr>
          <w:rFonts w:ascii="Times New Roman" w:hAnsi="Times New Roman" w:cs="Times New Roman"/>
        </w:rPr>
        <w:lastRenderedPageBreak/>
        <w:t>and processing speed in mild cognitive impairment. Alzheimers Dement (N Y). 2021;7(1):e12217. Epub 2021/12/07. doi: 10.1002/trc2.12217. PubMed PMID: 34869825; PMCID: PMC8596139.</w:t>
      </w:r>
    </w:p>
    <w:p w14:paraId="0AF7D90D"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7.</w:t>
      </w:r>
      <w:r w:rsidRPr="00F242BF">
        <w:rPr>
          <w:rFonts w:ascii="Times New Roman" w:hAnsi="Times New Roman" w:cs="Times New Roman"/>
        </w:rPr>
        <w:tab/>
        <w:t>Avgerinos KI, Egan JM, Mattson MP, Kapogiannis D. Medium Chain Triglycerides induce mild ketosis and may improve cognition in Alzheimer's disease. A systematic review and meta-analysis of human studies. Ageing Res Rev. 2020;58:101001. Epub 2019/12/25. doi: 10.1016/j.arr.2019.101001. PubMed PMID: 31870908; PMCID: PMC7050425.</w:t>
      </w:r>
    </w:p>
    <w:p w14:paraId="0D56E911"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8.</w:t>
      </w:r>
      <w:r w:rsidRPr="00F242BF">
        <w:rPr>
          <w:rFonts w:ascii="Times New Roman" w:hAnsi="Times New Roman" w:cs="Times New Roman"/>
        </w:rPr>
        <w:tab/>
        <w:t>Poff AM, Rho JM, D'Agostino DP. Ketone Administration for Seizure Disorders: History and Rationale for Ketone Esters and Metabolic Alternatives. Front Neurosci. 2019;13:1041. Epub 2019/11/05. doi: 10.3389/fnins.2019.01041. PubMed PMID: 31680801; PMCID: PMC6803688.</w:t>
      </w:r>
    </w:p>
    <w:p w14:paraId="47135CA7"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39.</w:t>
      </w:r>
      <w:r w:rsidRPr="00F242BF">
        <w:rPr>
          <w:rFonts w:ascii="Times New Roman" w:hAnsi="Times New Roman" w:cs="Times New Roman"/>
        </w:rPr>
        <w:tab/>
        <w:t>Arora N, Mehta TR. Role of the ketogenic diet in acute neurological diseases. Clin Neurol Neurosurg. 2020;192:105727. Epub 2020/02/23. doi: 10.1016/j.clineuro.2020.105727. PubMed PMID: 32087500.</w:t>
      </w:r>
    </w:p>
    <w:p w14:paraId="26B2702F"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0.</w:t>
      </w:r>
      <w:r w:rsidRPr="00F242BF">
        <w:rPr>
          <w:rFonts w:ascii="Times New Roman" w:hAnsi="Times New Roman" w:cs="Times New Roman"/>
        </w:rPr>
        <w:tab/>
        <w:t>Gzielo K, Janeczko K, Weglarz W, Jasinski K, Klodowski K, Setkowicz Z. MRI spectroscopic and tractography studies indicate consequences of long-term ketogenic diet. Brain Struct Funct. 2020;225(7):2077-89. Epub 2020/07/19. doi: 10.1007/s00429-020-02111-9. PubMed PMID: 32681181; PMCID: PMC7473966.</w:t>
      </w:r>
    </w:p>
    <w:p w14:paraId="0A6575CC"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1.</w:t>
      </w:r>
      <w:r w:rsidRPr="00F242BF">
        <w:rPr>
          <w:rFonts w:ascii="Times New Roman" w:hAnsi="Times New Roman" w:cs="Times New Roman"/>
        </w:rPr>
        <w:tab/>
        <w:t>McLean RR, Shardell MD, Alley DE, Cawthon PM, Fragala MS, Harris TB, Kenny AM, Peters KW, Ferrucci L, Guralnik JM, Kritchevsky SB, Kiel DP, Vassileva MT, Xue QL, Perera S, Studenski SA, Dam TT. Criteria for clinically relevant weakness and low lean mass and their longitudinal association with incident mobility impairment and mortality: the foundation for the National Institutes of Health (FNIH) sarcopenia project. J Gerontol A Biol Sci Med Sci. 2014;69(5):576-83. Epub 2014/04/17. doi: 10.1093/gerona/glu012. PubMed PMID: 24737560; PMCID: PMC3991140.</w:t>
      </w:r>
    </w:p>
    <w:p w14:paraId="7121DDE6"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2.</w:t>
      </w:r>
      <w:r w:rsidRPr="00F242BF">
        <w:rPr>
          <w:rFonts w:ascii="Times New Roman" w:hAnsi="Times New Roman" w:cs="Times New Roman"/>
        </w:rPr>
        <w:tab/>
        <w:t xml:space="preserve">Fielding RA, Vellas B, Evans WJ, Bhasin S, Morley JE, Newman AB, Abellan van Kan G, Andrieu S, Bauer J, Breuille D, Cederholm T, Chandler J, De Meynard C, Donini L, Harris T, Kannt A, Keime Guibert F, Onder G, Papanicolaou D, Rolland Y, Rooks D, Sieber C, Souhami E, Verlaan S, Zamboni M. Sarcopenia: an undiagnosed condition in older adults. Current consensus definition: prevalence, etiology, and consequences. </w:t>
      </w:r>
      <w:r w:rsidRPr="00F242BF">
        <w:rPr>
          <w:rFonts w:ascii="Times New Roman" w:hAnsi="Times New Roman" w:cs="Times New Roman"/>
        </w:rPr>
        <w:lastRenderedPageBreak/>
        <w:t>International working group on sarcopenia. J Am Med Dir Assoc. 2011;12(4):249-56. doi: 10.1016/j.jamda.2011.01.003. PubMed PMID: 21527165; PMCID: PMC3377163.</w:t>
      </w:r>
    </w:p>
    <w:p w14:paraId="69B887AB"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3.</w:t>
      </w:r>
      <w:r w:rsidRPr="00F242BF">
        <w:rPr>
          <w:rFonts w:ascii="Times New Roman" w:hAnsi="Times New Roman" w:cs="Times New Roman"/>
        </w:rPr>
        <w:tab/>
        <w:t>Cruz-Jentoft AJ, Baeyens JP, Bauer JM, Boirie Y, Cederholm T, Landi F, Martin FC, Michel JP, Rolland Y, Schneider SM, Topinkova E, Vandewoude M, Zamboni M, European Working Group on Sarcopenia in Older P. Sarcopenia: European consensus on definition and diagnosis: Report of the European Working Group on Sarcopenia in Older People. Age Ageing. 2010;39(4):412-23. Epub 2010/04/16. doi: 10.1093/ageing/afq034. PubMed PMID: 20392703; PMCID: PMC2886201.</w:t>
      </w:r>
    </w:p>
    <w:p w14:paraId="684006AE"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4.</w:t>
      </w:r>
      <w:r w:rsidRPr="00F242BF">
        <w:rPr>
          <w:rFonts w:ascii="Times New Roman" w:hAnsi="Times New Roman" w:cs="Times New Roman"/>
        </w:rPr>
        <w:tab/>
        <w:t>Anker SD, Morley JE, von Haehling S. Welcome to the ICD-10 code for sarcopenia. J Cachexia Sarcopenia Muscle. 2016;7(5):512-4. Epub 2016/11/29. doi: 10.1002/jcsm.12147. PubMed PMID: 27891296; PMCID: PMC5114626.</w:t>
      </w:r>
    </w:p>
    <w:p w14:paraId="402D56FC"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5.</w:t>
      </w:r>
      <w:r w:rsidRPr="00F242BF">
        <w:rPr>
          <w:rFonts w:ascii="Times New Roman" w:hAnsi="Times New Roman" w:cs="Times New Roman"/>
        </w:rPr>
        <w:tab/>
        <w:t>Vellas B, Fielding RA, Bens C, Bernabei R, Cawthon PM, Cederholm T, Cruz-Jentoft AJ, Del Signore S, Donahue S, Morley J, Pahor M, Reginster JY, Rodriguez Manas L, Rolland Y, Roubenoff R, Sinclair A, Cesari M. Implications of ICD-10 for Sarcopenia Clinical Practice and Clinical Trials: Report by the International Conference on Frailty and Sarcopenia Research Task Force. J Frailty Aging. 2018;7(1):2-9. Epub 2018/02/08. doi: 10.14283/jfa.2017.30. PubMed PMID: 29412436.</w:t>
      </w:r>
    </w:p>
    <w:p w14:paraId="10506661"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6.</w:t>
      </w:r>
      <w:r w:rsidRPr="00F242BF">
        <w:rPr>
          <w:rFonts w:ascii="Times New Roman" w:hAnsi="Times New Roman" w:cs="Times New Roman"/>
        </w:rPr>
        <w:tab/>
        <w:t>Medicine Io. Dietary Reference Intakes for Energy, Carbohydrate, Fiber, Fat, Fatty Acids, Cholesterol, Protein, and Amino Acids. Washington, DC: The National Academies Press; 2005. 1358 p.</w:t>
      </w:r>
    </w:p>
    <w:p w14:paraId="7FFC12B6"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7.</w:t>
      </w:r>
      <w:r w:rsidRPr="00F242BF">
        <w:rPr>
          <w:rFonts w:ascii="Times New Roman" w:hAnsi="Times New Roman" w:cs="Times New Roman"/>
        </w:rPr>
        <w:tab/>
        <w:t>Houston DK, Nicklas BJ, Ding J, Harris TB, Tylavsky FA, Newman AB, Lee JS, Sahyoun NR, Visser M, Kritchevsky SB, Health ABCS. Dietary protein intake is associated with lean mass change in older, community-dwelling adults: the Health, Aging, and Body Composition (Health ABC) Study. Am J Clin Nutr. 2008;87(1):150-5. Epub 2008/01/08. doi: 10.1093/ajcn/87.1.150. PubMed PMID: 18175749.</w:t>
      </w:r>
    </w:p>
    <w:p w14:paraId="549E5C10"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48.</w:t>
      </w:r>
      <w:r w:rsidRPr="00F242BF">
        <w:rPr>
          <w:rFonts w:ascii="Times New Roman" w:hAnsi="Times New Roman" w:cs="Times New Roman"/>
        </w:rPr>
        <w:tab/>
        <w:t>Traylor DA, Gorissen SHM, Phillips SM. Perspective: Protein Requirements and Optimal Intakes in Aging: Are We Ready to Recommend More Than the Recommended Daily Allowance? Adv Nutr. 2018;9(3):171-82. Epub 2018/04/11. doi: 10.1093/advances/nmy003. PubMed PMID: 29635313; PMCID: PMC5952928.</w:t>
      </w:r>
    </w:p>
    <w:p w14:paraId="3317E2A6"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lastRenderedPageBreak/>
        <w:t>49.</w:t>
      </w:r>
      <w:r w:rsidRPr="00F242BF">
        <w:rPr>
          <w:rFonts w:ascii="Times New Roman" w:hAnsi="Times New Roman" w:cs="Times New Roman"/>
        </w:rPr>
        <w:tab/>
        <w:t>Wolfe RR, Miller SL, Miller KB. Optimal protein intake in the elderly. Clin Nutr. 2008;27(5):675-84. Epub 2008/09/30. doi: 10.1016/j.clnu.2008.06.008. PubMed PMID: 18819733.</w:t>
      </w:r>
    </w:p>
    <w:p w14:paraId="19753E1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0.</w:t>
      </w:r>
      <w:r w:rsidRPr="00F242BF">
        <w:rPr>
          <w:rFonts w:ascii="Times New Roman" w:hAnsi="Times New Roman" w:cs="Times New Roman"/>
        </w:rPr>
        <w:tab/>
        <w:t>Campbell WW, Johnson CA, McCabe GP, Carnell NS. Dietary protein requirements of younger and older adults. Am J Clin Nutr. 2008;88(5):1322-9. Epub 2008/11/11. doi: 10.3945/ajcn.2008.26072. PubMed PMID: 18996869.</w:t>
      </w:r>
    </w:p>
    <w:p w14:paraId="029F48B2"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1.</w:t>
      </w:r>
      <w:r w:rsidRPr="00F242BF">
        <w:rPr>
          <w:rFonts w:ascii="Times New Roman" w:hAnsi="Times New Roman" w:cs="Times New Roman"/>
        </w:rPr>
        <w:tab/>
        <w:t>Rand WM, Pellett PL, Young VR. Meta-analysis of nitrogen balance studies for estimating protein requirements in healthy adults. Am J Clin Nutr. 2003;77(1):109-27. Epub 2002/12/25. doi: 10.1093/ajcn/77.1.109. PubMed PMID: 12499330.</w:t>
      </w:r>
    </w:p>
    <w:p w14:paraId="71ED3239"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2.</w:t>
      </w:r>
      <w:r w:rsidRPr="00F242BF">
        <w:rPr>
          <w:rFonts w:ascii="Times New Roman" w:hAnsi="Times New Roman" w:cs="Times New Roman"/>
        </w:rPr>
        <w:tab/>
        <w:t>Dickinson JM, Volpi E, Rasmussen BB. Exercise and nutrition to target protein synthesis impairments in aging skeletal muscle. Exerc Sport Sci Rev. 2013;41(4):216-23. Epub 2013/07/23. doi: 10.1097/JES.0b013e3182a4e699. PubMed PMID: 23873131; PMCID: PMC3790587.</w:t>
      </w:r>
    </w:p>
    <w:p w14:paraId="2C7DAAE2"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3.</w:t>
      </w:r>
      <w:r w:rsidRPr="00F242BF">
        <w:rPr>
          <w:rFonts w:ascii="Times New Roman" w:hAnsi="Times New Roman" w:cs="Times New Roman"/>
        </w:rPr>
        <w:tab/>
        <w:t>Bauer J, Biolo G, Cederholm T, Cesari M, Cruz-Jentoft AJ, Morley JE, Phillips S, Sieber C, Stehle P, Teta D, Visvanathan R, Volpi E, Boirie Y. Evidence-based recommendations for optimal dietary protein intake in older people: a position paper from the PROT-AGE Study Group. J Am Med Dir Assoc. 2013;14(8):542-59. Epub 2013/07/23. doi: 10.1016/j.jamda.2013.05.021. PubMed PMID: 23867520.</w:t>
      </w:r>
    </w:p>
    <w:p w14:paraId="471DE6BD"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4.</w:t>
      </w:r>
      <w:r w:rsidRPr="00F242BF">
        <w:rPr>
          <w:rFonts w:ascii="Times New Roman" w:hAnsi="Times New Roman" w:cs="Times New Roman"/>
        </w:rPr>
        <w:tab/>
        <w:t>McDonald CK, Ankarfeldt MZ, Capra S, Bauer J, Raymond K, Heitmann BL. Lean body mass change over 6 years is associated with dietary leucine intake in an older Danish population. Br J Nutr. 2016;115(9):1556-62. Epub 2016/03/17. doi: 10.1017/S0007114516000611. PubMed PMID: 26979049.</w:t>
      </w:r>
    </w:p>
    <w:p w14:paraId="7461517E"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5.</w:t>
      </w:r>
      <w:r w:rsidRPr="00F242BF">
        <w:rPr>
          <w:rFonts w:ascii="Times New Roman" w:hAnsi="Times New Roman" w:cs="Times New Roman"/>
        </w:rPr>
        <w:tab/>
        <w:t>Isanejad M, Mursu J, Sirola J, Kroger H, Rikkonen T, Tuppurainen M, Erkkila AT. Association of protein intake with the change of lean mass among elderly women: The Osteoporosis Risk Factor and Prevention - Fracture Prevention Study (OSTPRE-FPS). J Nutr Sci. 2015;4:e41. Epub 2016/01/23. doi: 10.1017/jns.2015.31. PubMed PMID: 26793306; PMCID: PMC4709835.</w:t>
      </w:r>
    </w:p>
    <w:p w14:paraId="6294FABE"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6.</w:t>
      </w:r>
      <w:r w:rsidRPr="00F242BF">
        <w:rPr>
          <w:rFonts w:ascii="Times New Roman" w:hAnsi="Times New Roman" w:cs="Times New Roman"/>
        </w:rPr>
        <w:tab/>
        <w:t xml:space="preserve">McLean RR, Mangano KM, Hannan MT, Kiel DP, Sahni S. Dietary Protein Intake Is Protective Against Loss of Grip Strength Among Older Adults in the Framingham Offspring Cohort. J Gerontol A Biol Sci Med </w:t>
      </w:r>
      <w:r w:rsidRPr="00F242BF">
        <w:rPr>
          <w:rFonts w:ascii="Times New Roman" w:hAnsi="Times New Roman" w:cs="Times New Roman"/>
        </w:rPr>
        <w:lastRenderedPageBreak/>
        <w:t>Sci. 2016;71(3):356-61. Epub 2015/11/04. doi: 10.1093/gerona/glv184. PubMed PMID: 26525088; PMCID: PMC5864162.</w:t>
      </w:r>
    </w:p>
    <w:p w14:paraId="40D2CA3F"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7.</w:t>
      </w:r>
      <w:r w:rsidRPr="00F242BF">
        <w:rPr>
          <w:rFonts w:ascii="Times New Roman" w:hAnsi="Times New Roman" w:cs="Times New Roman"/>
        </w:rPr>
        <w:tab/>
        <w:t>Isanejad M, Mursu J, Sirola J, Kroger H, Rikkonen T, Tuppurainen M, Erkkila AT. Dietary protein intake is associated with better physical function and muscle strength among elderly women. Br J Nutr. 2016;115(7):1281-91. Epub 2016/02/10. doi: 10.1017/S000711451600012X. PubMed PMID: 26857389.</w:t>
      </w:r>
    </w:p>
    <w:p w14:paraId="3306B54D"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8.</w:t>
      </w:r>
      <w:r w:rsidRPr="00F242BF">
        <w:rPr>
          <w:rFonts w:ascii="Times New Roman" w:hAnsi="Times New Roman" w:cs="Times New Roman"/>
        </w:rPr>
        <w:tab/>
        <w:t>Moore DR, Churchward-Venne TA, Witard O, Breen L, Burd NA, Tipton KD, Phillips SM. Protein ingestion to stimulate myofibrillar protein synthesis requires greater relative protein intakes in healthy older versus younger men. J Gerontol A Biol Sci Med Sci. 2015;70(1):57-62. Epub 2014/07/25. doi: 10.1093/gerona/glu103. PubMed PMID: 25056502.</w:t>
      </w:r>
    </w:p>
    <w:p w14:paraId="6E8D6980"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59.</w:t>
      </w:r>
      <w:r w:rsidRPr="00F242BF">
        <w:rPr>
          <w:rFonts w:ascii="Times New Roman" w:hAnsi="Times New Roman" w:cs="Times New Roman"/>
        </w:rPr>
        <w:tab/>
        <w:t>Yang Y, Breen L, Burd NA, Hector AJ, Churchward-Venne TA, Josse AR, Tarnopolsky MA, Phillips SM. Resistance exercise enhances myofibrillar protein synthesis with graded intakes of whey protein in older men. Br J Nutr. 2012;108(10):1780-8. Epub 2012/02/09. doi: 10.1017/S0007114511007422. PubMed PMID: 22313809.</w:t>
      </w:r>
    </w:p>
    <w:p w14:paraId="22513EA9"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0.</w:t>
      </w:r>
      <w:r w:rsidRPr="00F242BF">
        <w:rPr>
          <w:rFonts w:ascii="Times New Roman" w:hAnsi="Times New Roman" w:cs="Times New Roman"/>
        </w:rPr>
        <w:tab/>
        <w:t>Moore DR, Robinson MJ, Fry JL, Tang JE, Glover EI, Wilkinson SB, Prior T, Tarnopolsky MA, Phillips SM. Ingested protein dose response of muscle and albumin protein synthesis after resistance exercise in young men. Am J Clin Nutr. 2009;89(1):161-8. Epub 2008/12/06. doi: 10.3945/ajcn.2008.26401. PubMed PMID: 19056590.</w:t>
      </w:r>
    </w:p>
    <w:p w14:paraId="27DD1397"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1.</w:t>
      </w:r>
      <w:r w:rsidRPr="00F242BF">
        <w:rPr>
          <w:rFonts w:ascii="Times New Roman" w:hAnsi="Times New Roman" w:cs="Times New Roman"/>
        </w:rPr>
        <w:tab/>
        <w:t>Ferruzzi MG, Jonnalagadda SS, Liu S, Marquart L, McKeown N, Reicks M, Riccardi G, Seal C, Slavin J, Thielecke F, van der Kamp JW, Webb D. Developing a standard definition of whole-grain foods for dietary recommendations: summary report of a multidisciplinary expert roundtable discussion. Adv Nutr. 2014;5(2):164-76. Epub 2014/03/13. doi: 10.3945/an.113.005223. PubMed PMID: 24618757; PMCID: PMC3951798.</w:t>
      </w:r>
    </w:p>
    <w:p w14:paraId="616B121E"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2.</w:t>
      </w:r>
      <w:r w:rsidRPr="00F242BF">
        <w:rPr>
          <w:rFonts w:ascii="Times New Roman" w:hAnsi="Times New Roman" w:cs="Times New Roman"/>
        </w:rPr>
        <w:tab/>
        <w:t>Jacobs DR, Jr., Gallaher DD. Whole grain intake and cardiovascular disease: a review. Curr Atheroscler Rep. 2004;6(6):415-23. Epub 2004/10/16. PubMed PMID: 15485586.</w:t>
      </w:r>
    </w:p>
    <w:p w14:paraId="78B61FB9"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lastRenderedPageBreak/>
        <w:t>63.</w:t>
      </w:r>
      <w:r w:rsidRPr="00F242BF">
        <w:rPr>
          <w:rFonts w:ascii="Times New Roman" w:hAnsi="Times New Roman" w:cs="Times New Roman"/>
        </w:rPr>
        <w:tab/>
        <w:t>McKeown NM, Troy LM, Jacques PF, Hoffmann U, O'Donnell CJ, Fox CS. Whole- and refined-grain intakes are differentially associated with abdominal visceral and subcutaneous adiposity in healthy adults: the Framingham Heart Study. Am J Clin Nutr. 2010;92(5):1165-71. Epub 2010/10/01. doi: 10.3945/ajcn.2009.29106. PubMed PMID: 20881074; PMCID: PMC2954448.</w:t>
      </w:r>
    </w:p>
    <w:p w14:paraId="4CD12043"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4.</w:t>
      </w:r>
      <w:r w:rsidRPr="00F242BF">
        <w:rPr>
          <w:rFonts w:ascii="Times New Roman" w:hAnsi="Times New Roman" w:cs="Times New Roman"/>
        </w:rPr>
        <w:tab/>
        <w:t>Maki KC, Palacios OM, Koecher K, Sawicki CM, Livingston KA, Bell M, Nelson Cortes H, McKeown NM. The Relationship between Whole Grain Intake and Body Weight: Results of Meta-Analyses of Observational Studies and Randomized Controlled Trials. Nutrients. 2019;11(6). Epub 2019/06/05. doi: 10.3390/nu11061245. PubMed PMID: 31159235; PMCID: PMC6627338.</w:t>
      </w:r>
    </w:p>
    <w:p w14:paraId="528818C6"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5.</w:t>
      </w:r>
      <w:r w:rsidRPr="00F242BF">
        <w:rPr>
          <w:rFonts w:ascii="Times New Roman" w:hAnsi="Times New Roman" w:cs="Times New Roman"/>
        </w:rPr>
        <w:tab/>
        <w:t>Kristensen M, Toubro S, Jensen MG, Ross AB, Riboldi G, Petronio M, Bugel S, Tetens I, Astrup A. Whole grain compared with refined wheat decreases the percentage of body fat following a 12-week, energy-restricted dietary intervention in postmenopausal women. J Nutr. 2012;142(4):710-6. Epub 2012/02/24. doi: 10.3945/jn.111.142315. PubMed PMID: 22357746.</w:t>
      </w:r>
    </w:p>
    <w:p w14:paraId="359E4AE1"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6.</w:t>
      </w:r>
      <w:r w:rsidRPr="00F242BF">
        <w:rPr>
          <w:rFonts w:ascii="Times New Roman" w:hAnsi="Times New Roman" w:cs="Times New Roman"/>
        </w:rPr>
        <w:tab/>
        <w:t>Harris Jackson K, West SG, Vanden Heuvel JP, Jonnalagadda SS, Ross AB, Hill AM, Grieger JA, Lemieux SK, Kris-Etherton PM. Effects of whole and refined grains in a weight-loss diet on markers of metabolic syndrome in individuals with increased waist circumference: a randomized controlled-feeding trial. Am J Clin Nutr. 2014;100(2):577-86. Epub 2014/06/20. doi: 10.3945/ajcn.113.078048. PubMed PMID: 24944054; PMCID: PMC4095661.</w:t>
      </w:r>
    </w:p>
    <w:p w14:paraId="3C7ACAE0"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7.</w:t>
      </w:r>
      <w:r w:rsidRPr="00F242BF">
        <w:rPr>
          <w:rFonts w:ascii="Times New Roman" w:hAnsi="Times New Roman" w:cs="Times New Roman"/>
        </w:rPr>
        <w:tab/>
        <w:t>Ross AB, Pere-Trepat E, Montoliu I, Martin FP, Collino S, Moco S, Godin JP, Cleroux M, Guy PA, Breton I, Bibiloni R, Thorimbert A, Tavazzi I, Tornier L, Bebuis A, Bruce SJ, Beaumont M, Fay LB, Kochhar S. A whole-grain-rich diet reduces urinary excretion of markers of protein catabolism and gut microbiota metabolism in healthy men after one week. J Nutr. 2013;143(6):766-73. Epub 2013/04/26. doi: 10.3945/jn.112.172197. PubMed PMID: 23616503.</w:t>
      </w:r>
    </w:p>
    <w:p w14:paraId="4CB5E979"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8.</w:t>
      </w:r>
      <w:r w:rsidRPr="00F242BF">
        <w:rPr>
          <w:rFonts w:ascii="Times New Roman" w:hAnsi="Times New Roman" w:cs="Times New Roman"/>
        </w:rPr>
        <w:tab/>
        <w:t xml:space="preserve">Katcher HI, Legro RS, Kunselman AR, Gillies PJ, Demers LM, Bagshaw DM, Kris-Etherton PM. The effects of a whole grain-enriched hypocaloric diet on cardiovascular disease risk factors in men and women </w:t>
      </w:r>
      <w:r w:rsidRPr="00F242BF">
        <w:rPr>
          <w:rFonts w:ascii="Times New Roman" w:hAnsi="Times New Roman" w:cs="Times New Roman"/>
        </w:rPr>
        <w:lastRenderedPageBreak/>
        <w:t>with metabolic syndrome. Am J Clin Nutr. 2008;87(1):79-90. Epub 2008/01/08. doi: 10.1093/ajcn/87.1.79. PubMed PMID: 18175740.</w:t>
      </w:r>
    </w:p>
    <w:p w14:paraId="1CC820F3"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69.</w:t>
      </w:r>
      <w:r w:rsidRPr="00F242BF">
        <w:rPr>
          <w:rFonts w:ascii="Times New Roman" w:hAnsi="Times New Roman" w:cs="Times New Roman"/>
        </w:rPr>
        <w:tab/>
        <w:t>Kirwan JP, Malin SK, Scelsi AR, Kullman EL, Navaneethan SD, Pagadala MR, Haus JM, Filion J, Godin JP, Kochhar S, Ross AB. A Whole-Grain Diet Reduces Cardiovascular Risk Factors in Overweight and Obese Adults: A Randomized Controlled Trial. J Nutr. 2016;146(11):2244-51. Epub 2016/11/03. doi: 10.3945/jn.116.230508. PubMed PMID: 27798329; PMCID: PMC5086786.</w:t>
      </w:r>
    </w:p>
    <w:p w14:paraId="78437AC8"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0.</w:t>
      </w:r>
      <w:r w:rsidRPr="00F242BF">
        <w:rPr>
          <w:rFonts w:ascii="Times New Roman" w:hAnsi="Times New Roman" w:cs="Times New Roman"/>
        </w:rPr>
        <w:tab/>
        <w:t>Mey JT, Godin JP, Scelsi AR, Kullman EL, Malin SK, Yang S, Floyd ZE, Poulev A, Fielding RA, Ross AB, Kirwan JP. A Whole-Grain Diet Increases Whole-Body Protein Balance Compared with a Macronutrient-Matched Refined-Grain Diet. Curr Dev Nutr. 2021;5(11):nzab121. Epub 2021/11/23. doi: 10.1093/cdn/nzab121. PubMed PMID: 34805723; PMCID: PMC8598768.</w:t>
      </w:r>
    </w:p>
    <w:p w14:paraId="51B01402"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1.</w:t>
      </w:r>
      <w:r w:rsidRPr="00F242BF">
        <w:rPr>
          <w:rFonts w:ascii="Times New Roman" w:hAnsi="Times New Roman" w:cs="Times New Roman"/>
        </w:rPr>
        <w:tab/>
        <w:t>Fragala MS, Cadore EL, Dorgo S, Izquierdo M, Kraemer WJ, Peterson MD, Ryan ED. Resistance Training for Older Adults: Position Statement From the National Strength and Conditioning Association. J Strength Cond Res. 2019;33(8):2019-52. Epub 2019/07/26. doi: 10.1519/JSC.0000000000003230. PubMed PMID: 31343601.</w:t>
      </w:r>
    </w:p>
    <w:p w14:paraId="0BAE0E01"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2.</w:t>
      </w:r>
      <w:r w:rsidRPr="00F242BF">
        <w:rPr>
          <w:rFonts w:ascii="Times New Roman" w:hAnsi="Times New Roman" w:cs="Times New Roman"/>
        </w:rPr>
        <w:tab/>
        <w:t>Grosicki GJ, Englund DA, Price L, Iwai M, Kashiwa M, Reid KF, Fielding RA. Lower-Extremity Torque Capacity and Physical Function in Mobility-Limited Older Adults. J Nutr Health Aging. 2019;23(8):703-9. Epub 2019/09/29. doi: 10.1007/s12603-019-1232-8. PubMed PMID: 31560027; PMCID: PMC7386562.</w:t>
      </w:r>
    </w:p>
    <w:p w14:paraId="587CF4CD"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3.</w:t>
      </w:r>
      <w:r w:rsidRPr="00F242BF">
        <w:rPr>
          <w:rFonts w:ascii="Times New Roman" w:hAnsi="Times New Roman" w:cs="Times New Roman"/>
        </w:rPr>
        <w:tab/>
        <w:t>Kunutsor SK, Isiozor NM, Voutilainen A, Laukkanen JA. Handgrip strength and risk of cognitive outcomes: new prospective study and meta-analysis of 16 observational cohort studies. Geroscience. 2022. Epub 2022/01/12. doi: 10.1007/s11357-022-00514-6. PubMed PMID: 35013908.</w:t>
      </w:r>
    </w:p>
    <w:p w14:paraId="5313F02A"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4.</w:t>
      </w:r>
      <w:r w:rsidRPr="00F242BF">
        <w:rPr>
          <w:rFonts w:ascii="Times New Roman" w:hAnsi="Times New Roman" w:cs="Times New Roman"/>
        </w:rPr>
        <w:tab/>
        <w:t>Flanagan EW, Most J, Mey JT, Redman LM. Calorie Restriction and Aging in Humans. Annu Rev Nutr. 2020;40:105-33. Epub 2020/06/20. doi: 10.1146/annurev-nutr-122319-034601. PubMed PMID: 32559388.</w:t>
      </w:r>
    </w:p>
    <w:p w14:paraId="4D45FBA3"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5.</w:t>
      </w:r>
      <w:r w:rsidRPr="00F242BF">
        <w:rPr>
          <w:rFonts w:ascii="Times New Roman" w:hAnsi="Times New Roman" w:cs="Times New Roman"/>
        </w:rPr>
        <w:tab/>
        <w:t>Partridge L, Piper MD, Mair W. Dietary restriction in Drosophila. Mech Ageing Dev. 2005;126(9):938-50. Epub 2005/06/07. doi: 10.1016/j.mad.2005.03.023. PubMed PMID: 15935441.</w:t>
      </w:r>
    </w:p>
    <w:p w14:paraId="11A7B336"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lastRenderedPageBreak/>
        <w:t>76.</w:t>
      </w:r>
      <w:r w:rsidRPr="00F242BF">
        <w:rPr>
          <w:rFonts w:ascii="Times New Roman" w:hAnsi="Times New Roman" w:cs="Times New Roman"/>
        </w:rPr>
        <w:tab/>
        <w:t>Partridge L, Pletcher SD, Mair W. Dietary restriction, mortality trajectories, risk and damage. Mech Ageing Dev. 2005;126(1):35-41. Epub 2004/12/22. doi: 10.1016/j.mad.2004.09.017. PubMed PMID: 15610760.</w:t>
      </w:r>
    </w:p>
    <w:p w14:paraId="2DF7614F"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7.</w:t>
      </w:r>
      <w:r w:rsidRPr="00F242BF">
        <w:rPr>
          <w:rFonts w:ascii="Times New Roman" w:hAnsi="Times New Roman" w:cs="Times New Roman"/>
        </w:rPr>
        <w:tab/>
        <w:t>McDonald RB, Ramsey JJ. Honoring Clive McCay and 75 years of calorie restriction research. J Nutr. 2010;140(7):1205-10. Epub 2010/05/21. doi: 10.3945/jn.110.122804. PubMed PMID: 20484554; PMCID: PMC2884327.</w:t>
      </w:r>
    </w:p>
    <w:p w14:paraId="568A612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8.</w:t>
      </w:r>
      <w:r w:rsidRPr="00F242BF">
        <w:rPr>
          <w:rFonts w:ascii="Times New Roman" w:hAnsi="Times New Roman" w:cs="Times New Roman"/>
        </w:rPr>
        <w:tab/>
        <w:t>Liao CY, Rikke BA, Johnson TE, Diaz V, Nelson JF. Genetic variation in the murine lifespan response to dietary restriction: from life extension to life shortening. Aging Cell. 2010;9(1):92-5. Epub 2009/11/03. doi: 10.1111/j.1474-9726.2009.00533.x. PubMed PMID: 19878144; PMCID: PMC3476836.</w:t>
      </w:r>
    </w:p>
    <w:p w14:paraId="1085FEF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79.</w:t>
      </w:r>
      <w:r w:rsidRPr="00F242BF">
        <w:rPr>
          <w:rFonts w:ascii="Times New Roman" w:hAnsi="Times New Roman" w:cs="Times New Roman"/>
        </w:rPr>
        <w:tab/>
        <w:t>Bodkin NL, Alexander TM, Ortmeyer HK, Johnson E, Hansen BC. Mortality and morbidity in laboratory-maintained Rhesus monkeys and effects of long-term dietary restriction. J Gerontol A Biol Sci Med Sci. 2003;58(3):212-9. Epub 2003/03/14. doi: 10.1093/gerona/58.3.b212. PubMed PMID: 12634286.</w:t>
      </w:r>
    </w:p>
    <w:p w14:paraId="2B1B4D4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80.</w:t>
      </w:r>
      <w:r w:rsidRPr="00F242BF">
        <w:rPr>
          <w:rFonts w:ascii="Times New Roman" w:hAnsi="Times New Roman" w:cs="Times New Roman"/>
        </w:rPr>
        <w:tab/>
        <w:t>Colman RJ, Anderson RM, Johnson SC, Kastman EK, Kosmatka KJ, Beasley TM, Allison DB, Cruzen C, Simmons HA, Kemnitz JW, Weindruch R. Caloric restriction delays disease onset and mortality in rhesus monkeys. Science. 2009;325(5937):201-4. Epub 2009/07/11. doi: 10.1126/science.1173635. PubMed PMID: 19590001; PMCID: PMC2812811.</w:t>
      </w:r>
    </w:p>
    <w:p w14:paraId="6936E29C"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81.</w:t>
      </w:r>
      <w:r w:rsidRPr="00F242BF">
        <w:rPr>
          <w:rFonts w:ascii="Times New Roman" w:hAnsi="Times New Roman" w:cs="Times New Roman"/>
        </w:rPr>
        <w:tab/>
        <w:t>Mattison JA, Roth GS, Beasley TM, Tilmont EM, Handy AM, Herbert RL, Longo DL, Allison DB, Young JE, Bryant M, Barnard D, Ward WF, Qi W, Ingram DK, de Cabo R. Impact of caloric restriction on health and survival in rhesus monkeys from the NIA study. Nature. 2012;489(7415):318-21. Epub 2012/08/31. doi: 10.1038/nature11432. PubMed PMID: 22932268; PMCID: PMC3832985.</w:t>
      </w:r>
    </w:p>
    <w:p w14:paraId="164282E4"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82.</w:t>
      </w:r>
      <w:r w:rsidRPr="00F242BF">
        <w:rPr>
          <w:rFonts w:ascii="Times New Roman" w:hAnsi="Times New Roman" w:cs="Times New Roman"/>
        </w:rPr>
        <w:tab/>
        <w:t>Buettner D, Skemp S. Blue Zones: Lessons From the World's Longest Lived. Am J Lifestyle Med. 2016;10(5):318-21. Epub 2016/07/07. doi: 10.1177/1559827616637066. PubMed PMID: 30202288; PMCID: PMC6125071.</w:t>
      </w:r>
    </w:p>
    <w:p w14:paraId="55BFEEBC"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lastRenderedPageBreak/>
        <w:t>83.</w:t>
      </w:r>
      <w:r w:rsidRPr="00F242BF">
        <w:rPr>
          <w:rFonts w:ascii="Times New Roman" w:hAnsi="Times New Roman" w:cs="Times New Roman"/>
        </w:rPr>
        <w:tab/>
        <w:t>Weyer C, Walford RL, Harper IT, Milner M, MacCallum T, Tataranni PA, Ravussin E. Energy metabolism after 2 y of energy restriction: the biosphere 2 experiment. Am J Clin Nutr. 2000;72(4):946-53. Epub 2000/09/30. doi: 10.1093/ajcn/72.4.946. PubMed PMID: 11010936.</w:t>
      </w:r>
    </w:p>
    <w:p w14:paraId="44C8BF5D"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84.</w:t>
      </w:r>
      <w:r w:rsidRPr="00F242BF">
        <w:rPr>
          <w:rFonts w:ascii="Times New Roman" w:hAnsi="Times New Roman" w:cs="Times New Roman"/>
        </w:rPr>
        <w:tab/>
        <w:t>Fontana L, Meyer TE, Klein S, Holloszy JO. Long-term calorie restriction is highly effective in reducing the risk for atherosclerosis in humans. Proc Natl Acad Sci U S A. 2004;101(17):6659-63. Epub 2004/04/21. doi: 10.1073/pnas.0308291101. PubMed PMID: 15096581; PMCID: PMC404101.</w:t>
      </w:r>
    </w:p>
    <w:p w14:paraId="13F0BF35"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85.</w:t>
      </w:r>
      <w:r w:rsidRPr="00F242BF">
        <w:rPr>
          <w:rFonts w:ascii="Times New Roman" w:hAnsi="Times New Roman" w:cs="Times New Roman"/>
        </w:rPr>
        <w:tab/>
        <w:t>Ravussin E, Redman LM, Rochon J, Das SK, Fontana L, Kraus WE, Romashkan S, Williamson DA, Meydani SN, Villareal DT, Smith SR, Stein RI, Scott TM, Stewart TM, Saltzman E, Klein S, Bhapkar M, Martin CK, Gilhooly CH, Holloszy JO, Hadley EC, Roberts SB, Group CS. A 2-Year Randomized Controlled Trial of Human Caloric Restriction: Feasibility and Effects on Predictors of Health Span and Longevity. J Gerontol A Biol Sci Med Sci. 2015;70(9):1097-104. Epub 2015/07/19. doi: 10.1093/gerona/glv057. PubMed PMID: 26187233; PMCID: PMC4841173.</w:t>
      </w:r>
    </w:p>
    <w:p w14:paraId="7BFB3378"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86.</w:t>
      </w:r>
      <w:r w:rsidRPr="00F242BF">
        <w:rPr>
          <w:rFonts w:ascii="Times New Roman" w:hAnsi="Times New Roman" w:cs="Times New Roman"/>
        </w:rPr>
        <w:tab/>
        <w:t>Grigolon RB, Brietzke E, Trevizol AP, McIntyre RS, Mansur RB. Caloric restriction, resting metabolic rate and cognitive performance in Non-obese adults: A post-hoc analysis from CALERIE study. J Psychiatr Res. 2020;128:16-22. Epub 2020/06/03. doi: 10.1016/j.jpsychires.2020.05.018. PubMed PMID: 32485641.</w:t>
      </w:r>
    </w:p>
    <w:p w14:paraId="7DCEDFD7" w14:textId="77777777" w:rsidR="00B4756E" w:rsidRPr="00F242BF" w:rsidRDefault="00B4756E" w:rsidP="00294F65">
      <w:pPr>
        <w:pStyle w:val="EndNoteBibliography"/>
        <w:spacing w:line="480" w:lineRule="auto"/>
        <w:rPr>
          <w:rFonts w:ascii="Times New Roman" w:hAnsi="Times New Roman" w:cs="Times New Roman"/>
        </w:rPr>
      </w:pPr>
      <w:r w:rsidRPr="00F242BF">
        <w:rPr>
          <w:rFonts w:ascii="Times New Roman" w:hAnsi="Times New Roman" w:cs="Times New Roman"/>
        </w:rPr>
        <w:t>87.</w:t>
      </w:r>
      <w:r w:rsidRPr="00F242BF">
        <w:rPr>
          <w:rFonts w:ascii="Times New Roman" w:hAnsi="Times New Roman" w:cs="Times New Roman"/>
        </w:rPr>
        <w:tab/>
        <w:t>Das SK, Roberts SB, Bhapkar MV, Villareal DT, Fontana L, Martin CK, Racette SB, Fuss PJ, Kraus WE, Wong WW, Saltzman E, Pieper CF, Fielding RA, Schwartz AV, Ravussin E, Redman LM, Group C-S. Body-composition changes in the Comprehensive Assessment of Long-term Effects of Reducing Intake of Energy (CALERIE)-2 study: a 2-y randomized controlled trial of calorie restriction in nonobese humans. Am J Clin Nutr. 2017;105(4):913-27. Epub 2017/02/24. doi: 10.3945/ajcn.116.137232. PubMed PMID: 28228420; PMCID: PMC5366044.</w:t>
      </w:r>
    </w:p>
    <w:p w14:paraId="6018F6C2" w14:textId="4F749CE4" w:rsidR="00294F65" w:rsidRPr="00F242BF" w:rsidRDefault="00D02C36" w:rsidP="00294F65">
      <w:pPr>
        <w:spacing w:line="480" w:lineRule="auto"/>
        <w:jc w:val="both"/>
        <w:rPr>
          <w:rFonts w:ascii="Times New Roman" w:hAnsi="Times New Roman" w:cs="Times New Roman"/>
        </w:rPr>
      </w:pPr>
      <w:r w:rsidRPr="00F242BF">
        <w:rPr>
          <w:rFonts w:ascii="Times New Roman" w:hAnsi="Times New Roman" w:cs="Times New Roman"/>
        </w:rPr>
        <w:fldChar w:fldCharType="end"/>
      </w:r>
    </w:p>
    <w:sectPr w:rsidR="00294F65" w:rsidRPr="00F242BF" w:rsidSect="00257CDA">
      <w:headerReference w:type="even" r:id="rId8"/>
      <w:headerReference w:type="default" r:id="rId9"/>
      <w:footerReference w:type="even" r:id="rId10"/>
      <w:footerReference w:type="default" r:id="rId11"/>
      <w:headerReference w:type="first" r:id="rId12"/>
      <w:footerReference w:type="first" r:id="rId1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648BD5" w14:textId="77777777" w:rsidR="00C9537D" w:rsidRDefault="00C9537D" w:rsidP="007B546B">
      <w:r>
        <w:separator/>
      </w:r>
    </w:p>
  </w:endnote>
  <w:endnote w:type="continuationSeparator" w:id="0">
    <w:p w14:paraId="3F1321F1" w14:textId="77777777" w:rsidR="00C9537D" w:rsidRDefault="00C9537D" w:rsidP="007B5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F3E3B" w14:textId="77777777" w:rsidR="007B546B" w:rsidRDefault="007B54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F40AE" w14:textId="77777777" w:rsidR="007B546B" w:rsidRDefault="007B54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FBCBF" w14:textId="77777777" w:rsidR="007B546B" w:rsidRDefault="007B54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97582" w14:textId="77777777" w:rsidR="00C9537D" w:rsidRDefault="00C9537D" w:rsidP="007B546B">
      <w:r>
        <w:separator/>
      </w:r>
    </w:p>
  </w:footnote>
  <w:footnote w:type="continuationSeparator" w:id="0">
    <w:p w14:paraId="4C50C9F2" w14:textId="77777777" w:rsidR="00C9537D" w:rsidRDefault="00C9537D" w:rsidP="007B54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E1D7F3" w14:textId="77777777" w:rsidR="007B546B" w:rsidRDefault="007B54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72DB1" w14:textId="77777777" w:rsidR="007B546B" w:rsidRDefault="007B54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72291" w14:textId="77777777" w:rsidR="007B546B" w:rsidRDefault="007B546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zdszfvi9wtr6exaxnvszeldtprdvs5swde&quot;&gt;Respiratory&lt;record-ids&gt;&lt;item&gt;28&lt;/item&gt;&lt;item&gt;30&lt;/item&gt;&lt;item&gt;2229&lt;/item&gt;&lt;item&gt;2902&lt;/item&gt;&lt;item&gt;2919&lt;/item&gt;&lt;item&gt;2920&lt;/item&gt;&lt;item&gt;2986&lt;/item&gt;&lt;item&gt;4087&lt;/item&gt;&lt;item&gt;4088&lt;/item&gt;&lt;item&gt;4108&lt;/item&gt;&lt;item&gt;4144&lt;/item&gt;&lt;item&gt;4150&lt;/item&gt;&lt;item&gt;4151&lt;/item&gt;&lt;item&gt;5452&lt;/item&gt;&lt;item&gt;6342&lt;/item&gt;&lt;item&gt;6343&lt;/item&gt;&lt;item&gt;6344&lt;/item&gt;&lt;item&gt;6345&lt;/item&gt;&lt;item&gt;6346&lt;/item&gt;&lt;item&gt;6347&lt;/item&gt;&lt;item&gt;6348&lt;/item&gt;&lt;item&gt;7122&lt;/item&gt;&lt;item&gt;7124&lt;/item&gt;&lt;item&gt;7125&lt;/item&gt;&lt;item&gt;7127&lt;/item&gt;&lt;item&gt;7128&lt;/item&gt;&lt;item&gt;7132&lt;/item&gt;&lt;item&gt;7216&lt;/item&gt;&lt;item&gt;7680&lt;/item&gt;&lt;item&gt;7681&lt;/item&gt;&lt;item&gt;7682&lt;/item&gt;&lt;item&gt;7683&lt;/item&gt;&lt;item&gt;7686&lt;/item&gt;&lt;item&gt;7688&lt;/item&gt;&lt;item&gt;7692&lt;/item&gt;&lt;item&gt;7693&lt;/item&gt;&lt;item&gt;7694&lt;/item&gt;&lt;item&gt;7695&lt;/item&gt;&lt;item&gt;7696&lt;/item&gt;&lt;item&gt;7697&lt;/item&gt;&lt;item&gt;7701&lt;/item&gt;&lt;item&gt;7702&lt;/item&gt;&lt;item&gt;7703&lt;/item&gt;&lt;item&gt;7706&lt;/item&gt;&lt;item&gt;7707&lt;/item&gt;&lt;item&gt;7708&lt;/item&gt;&lt;item&gt;7709&lt;/item&gt;&lt;item&gt;7710&lt;/item&gt;&lt;item&gt;7714&lt;/item&gt;&lt;item&gt;7724&lt;/item&gt;&lt;item&gt;7727&lt;/item&gt;&lt;item&gt;7742&lt;/item&gt;&lt;item&gt;7747&lt;/item&gt;&lt;item&gt;7748&lt;/item&gt;&lt;item&gt;7749&lt;/item&gt;&lt;item&gt;7750&lt;/item&gt;&lt;item&gt;7751&lt;/item&gt;&lt;item&gt;7752&lt;/item&gt;&lt;item&gt;7756&lt;/item&gt;&lt;item&gt;7757&lt;/item&gt;&lt;item&gt;7758&lt;/item&gt;&lt;item&gt;7762&lt;/item&gt;&lt;item&gt;7763&lt;/item&gt;&lt;item&gt;7764&lt;/item&gt;&lt;item&gt;7765&lt;/item&gt;&lt;item&gt;7766&lt;/item&gt;&lt;item&gt;7769&lt;/item&gt;&lt;item&gt;7772&lt;/item&gt;&lt;item&gt;7774&lt;/item&gt;&lt;item&gt;7776&lt;/item&gt;&lt;item&gt;7777&lt;/item&gt;&lt;item&gt;7778&lt;/item&gt;&lt;item&gt;7793&lt;/item&gt;&lt;item&gt;7825&lt;/item&gt;&lt;item&gt;7826&lt;/item&gt;&lt;item&gt;7827&lt;/item&gt;&lt;item&gt;7828&lt;/item&gt;&lt;item&gt;7829&lt;/item&gt;&lt;item&gt;7830&lt;/item&gt;&lt;item&gt;7831&lt;/item&gt;&lt;item&gt;7843&lt;/item&gt;&lt;item&gt;7874&lt;/item&gt;&lt;item&gt;7881&lt;/item&gt;&lt;item&gt;8000&lt;/item&gt;&lt;item&gt;8001&lt;/item&gt;&lt;item&gt;8005&lt;/item&gt;&lt;item&gt;8007&lt;/item&gt;&lt;item&gt;8021&lt;/item&gt;&lt;item&gt;8025&lt;/item&gt;&lt;/record-ids&gt;&lt;/item&gt;&lt;/Libraries&gt;"/>
  </w:docVars>
  <w:rsids>
    <w:rsidRoot w:val="000005DB"/>
    <w:rsid w:val="000005DB"/>
    <w:rsid w:val="00001195"/>
    <w:rsid w:val="00003500"/>
    <w:rsid w:val="00012E8A"/>
    <w:rsid w:val="00023ADB"/>
    <w:rsid w:val="0002641D"/>
    <w:rsid w:val="00027658"/>
    <w:rsid w:val="000312CE"/>
    <w:rsid w:val="0004229A"/>
    <w:rsid w:val="00042E79"/>
    <w:rsid w:val="00044272"/>
    <w:rsid w:val="0004756C"/>
    <w:rsid w:val="000541C7"/>
    <w:rsid w:val="00064458"/>
    <w:rsid w:val="00075D2B"/>
    <w:rsid w:val="00092BFE"/>
    <w:rsid w:val="000939EF"/>
    <w:rsid w:val="000A5239"/>
    <w:rsid w:val="000B09C4"/>
    <w:rsid w:val="000B77EA"/>
    <w:rsid w:val="000D1D18"/>
    <w:rsid w:val="000D4382"/>
    <w:rsid w:val="000D598A"/>
    <w:rsid w:val="000D6CED"/>
    <w:rsid w:val="000E3D26"/>
    <w:rsid w:val="000E58C6"/>
    <w:rsid w:val="000F5368"/>
    <w:rsid w:val="000F7A10"/>
    <w:rsid w:val="00117F19"/>
    <w:rsid w:val="00123446"/>
    <w:rsid w:val="00132E77"/>
    <w:rsid w:val="00133D52"/>
    <w:rsid w:val="00140D6F"/>
    <w:rsid w:val="00144684"/>
    <w:rsid w:val="00145484"/>
    <w:rsid w:val="0016218E"/>
    <w:rsid w:val="00164659"/>
    <w:rsid w:val="0017189B"/>
    <w:rsid w:val="00175045"/>
    <w:rsid w:val="001B1F11"/>
    <w:rsid w:val="001B20A5"/>
    <w:rsid w:val="001B32C0"/>
    <w:rsid w:val="001C1817"/>
    <w:rsid w:val="001C7B42"/>
    <w:rsid w:val="001D3100"/>
    <w:rsid w:val="001D4062"/>
    <w:rsid w:val="001E59A7"/>
    <w:rsid w:val="001F0FCE"/>
    <w:rsid w:val="001F29D1"/>
    <w:rsid w:val="001F2A4E"/>
    <w:rsid w:val="001F6D77"/>
    <w:rsid w:val="001F7A99"/>
    <w:rsid w:val="00231D1A"/>
    <w:rsid w:val="00245137"/>
    <w:rsid w:val="00251DC8"/>
    <w:rsid w:val="00257CDA"/>
    <w:rsid w:val="002607EA"/>
    <w:rsid w:val="00265170"/>
    <w:rsid w:val="00265978"/>
    <w:rsid w:val="002746FE"/>
    <w:rsid w:val="00276B72"/>
    <w:rsid w:val="00277E30"/>
    <w:rsid w:val="002855D8"/>
    <w:rsid w:val="00294F65"/>
    <w:rsid w:val="00296F68"/>
    <w:rsid w:val="002A27A1"/>
    <w:rsid w:val="002A5F71"/>
    <w:rsid w:val="002E02DA"/>
    <w:rsid w:val="002E3A18"/>
    <w:rsid w:val="002F1549"/>
    <w:rsid w:val="002F3335"/>
    <w:rsid w:val="002F5BC3"/>
    <w:rsid w:val="003033FC"/>
    <w:rsid w:val="0030644B"/>
    <w:rsid w:val="00322D88"/>
    <w:rsid w:val="00346F82"/>
    <w:rsid w:val="003558D6"/>
    <w:rsid w:val="003610A8"/>
    <w:rsid w:val="003759BF"/>
    <w:rsid w:val="00375B7D"/>
    <w:rsid w:val="00376B50"/>
    <w:rsid w:val="00377EB1"/>
    <w:rsid w:val="003814F5"/>
    <w:rsid w:val="003911DC"/>
    <w:rsid w:val="003C70F7"/>
    <w:rsid w:val="003D3916"/>
    <w:rsid w:val="003D747D"/>
    <w:rsid w:val="003E3559"/>
    <w:rsid w:val="003E7A24"/>
    <w:rsid w:val="003F0DDF"/>
    <w:rsid w:val="00410AF9"/>
    <w:rsid w:val="00412E03"/>
    <w:rsid w:val="00415A72"/>
    <w:rsid w:val="0042468B"/>
    <w:rsid w:val="00426C81"/>
    <w:rsid w:val="0043000B"/>
    <w:rsid w:val="00460BA5"/>
    <w:rsid w:val="00477B99"/>
    <w:rsid w:val="004952F1"/>
    <w:rsid w:val="004A1497"/>
    <w:rsid w:val="004B2118"/>
    <w:rsid w:val="004C3714"/>
    <w:rsid w:val="004E36EA"/>
    <w:rsid w:val="004E6CBB"/>
    <w:rsid w:val="004F7890"/>
    <w:rsid w:val="00517651"/>
    <w:rsid w:val="005207DF"/>
    <w:rsid w:val="00521AFE"/>
    <w:rsid w:val="00525AE8"/>
    <w:rsid w:val="00537883"/>
    <w:rsid w:val="00560B7F"/>
    <w:rsid w:val="00563F24"/>
    <w:rsid w:val="0057159B"/>
    <w:rsid w:val="00580CD2"/>
    <w:rsid w:val="00583F40"/>
    <w:rsid w:val="0058514A"/>
    <w:rsid w:val="00595F0B"/>
    <w:rsid w:val="005B141A"/>
    <w:rsid w:val="005E094D"/>
    <w:rsid w:val="005E7C04"/>
    <w:rsid w:val="005F4F0C"/>
    <w:rsid w:val="005F5E54"/>
    <w:rsid w:val="006074CB"/>
    <w:rsid w:val="00610EED"/>
    <w:rsid w:val="00611A5A"/>
    <w:rsid w:val="0062014D"/>
    <w:rsid w:val="00626BD5"/>
    <w:rsid w:val="00640B1C"/>
    <w:rsid w:val="00646CC0"/>
    <w:rsid w:val="006515A7"/>
    <w:rsid w:val="006518B3"/>
    <w:rsid w:val="00656FA2"/>
    <w:rsid w:val="00662B60"/>
    <w:rsid w:val="00667D82"/>
    <w:rsid w:val="00694FAD"/>
    <w:rsid w:val="006A2379"/>
    <w:rsid w:val="006C0140"/>
    <w:rsid w:val="006D44CF"/>
    <w:rsid w:val="006D76D9"/>
    <w:rsid w:val="006E5233"/>
    <w:rsid w:val="006F222C"/>
    <w:rsid w:val="006F7A41"/>
    <w:rsid w:val="00701C86"/>
    <w:rsid w:val="00705A64"/>
    <w:rsid w:val="00707E77"/>
    <w:rsid w:val="00712A51"/>
    <w:rsid w:val="00720B07"/>
    <w:rsid w:val="007263F4"/>
    <w:rsid w:val="00730BCB"/>
    <w:rsid w:val="007353CF"/>
    <w:rsid w:val="00743858"/>
    <w:rsid w:val="0074537F"/>
    <w:rsid w:val="0075392C"/>
    <w:rsid w:val="00754111"/>
    <w:rsid w:val="00754FDA"/>
    <w:rsid w:val="00755F18"/>
    <w:rsid w:val="0076100C"/>
    <w:rsid w:val="00775458"/>
    <w:rsid w:val="0078626A"/>
    <w:rsid w:val="007870FF"/>
    <w:rsid w:val="0079204D"/>
    <w:rsid w:val="00792C8E"/>
    <w:rsid w:val="007B546B"/>
    <w:rsid w:val="007C6E87"/>
    <w:rsid w:val="007D4D00"/>
    <w:rsid w:val="007D5D53"/>
    <w:rsid w:val="007E5F6A"/>
    <w:rsid w:val="007E7BDA"/>
    <w:rsid w:val="007E7CCD"/>
    <w:rsid w:val="007F5B5B"/>
    <w:rsid w:val="00807F69"/>
    <w:rsid w:val="00815C1B"/>
    <w:rsid w:val="008260B5"/>
    <w:rsid w:val="008308A2"/>
    <w:rsid w:val="00841E22"/>
    <w:rsid w:val="008516D3"/>
    <w:rsid w:val="008555CA"/>
    <w:rsid w:val="00856E86"/>
    <w:rsid w:val="00875073"/>
    <w:rsid w:val="0087686E"/>
    <w:rsid w:val="008830D3"/>
    <w:rsid w:val="00884E2A"/>
    <w:rsid w:val="0089126E"/>
    <w:rsid w:val="00893972"/>
    <w:rsid w:val="008951C6"/>
    <w:rsid w:val="008B1752"/>
    <w:rsid w:val="008B35F9"/>
    <w:rsid w:val="008B5BE8"/>
    <w:rsid w:val="008B66C4"/>
    <w:rsid w:val="008C0471"/>
    <w:rsid w:val="008D0639"/>
    <w:rsid w:val="008D0994"/>
    <w:rsid w:val="008E50B0"/>
    <w:rsid w:val="008F0DFF"/>
    <w:rsid w:val="009254F7"/>
    <w:rsid w:val="00926DF6"/>
    <w:rsid w:val="009427B7"/>
    <w:rsid w:val="009571AD"/>
    <w:rsid w:val="0097071F"/>
    <w:rsid w:val="00992978"/>
    <w:rsid w:val="009A58C6"/>
    <w:rsid w:val="009C2E6B"/>
    <w:rsid w:val="009C58F1"/>
    <w:rsid w:val="009D384D"/>
    <w:rsid w:val="009E1D8E"/>
    <w:rsid w:val="009E26D3"/>
    <w:rsid w:val="009E2716"/>
    <w:rsid w:val="009F3E4B"/>
    <w:rsid w:val="00A13F92"/>
    <w:rsid w:val="00A16043"/>
    <w:rsid w:val="00A41A41"/>
    <w:rsid w:val="00A42092"/>
    <w:rsid w:val="00A55CAE"/>
    <w:rsid w:val="00A65CD5"/>
    <w:rsid w:val="00A67F56"/>
    <w:rsid w:val="00A74A49"/>
    <w:rsid w:val="00A82AE1"/>
    <w:rsid w:val="00A92B8B"/>
    <w:rsid w:val="00A93E1B"/>
    <w:rsid w:val="00AA132A"/>
    <w:rsid w:val="00AA5DAD"/>
    <w:rsid w:val="00AB0FAE"/>
    <w:rsid w:val="00AB5FE6"/>
    <w:rsid w:val="00AC4B28"/>
    <w:rsid w:val="00AC672E"/>
    <w:rsid w:val="00AC705A"/>
    <w:rsid w:val="00AE2C1D"/>
    <w:rsid w:val="00AE5864"/>
    <w:rsid w:val="00AE65D8"/>
    <w:rsid w:val="00B27F44"/>
    <w:rsid w:val="00B27F7E"/>
    <w:rsid w:val="00B4756E"/>
    <w:rsid w:val="00B50BDA"/>
    <w:rsid w:val="00B575CE"/>
    <w:rsid w:val="00B838B9"/>
    <w:rsid w:val="00B8733E"/>
    <w:rsid w:val="00BA3F33"/>
    <w:rsid w:val="00BB291E"/>
    <w:rsid w:val="00BC478D"/>
    <w:rsid w:val="00BC5EEE"/>
    <w:rsid w:val="00BD32C6"/>
    <w:rsid w:val="00BD6A4E"/>
    <w:rsid w:val="00BE2399"/>
    <w:rsid w:val="00C0398D"/>
    <w:rsid w:val="00C05DA7"/>
    <w:rsid w:val="00C113B6"/>
    <w:rsid w:val="00C2428A"/>
    <w:rsid w:val="00C251A7"/>
    <w:rsid w:val="00C4418D"/>
    <w:rsid w:val="00C44D84"/>
    <w:rsid w:val="00C45517"/>
    <w:rsid w:val="00C46F67"/>
    <w:rsid w:val="00C51137"/>
    <w:rsid w:val="00C576C9"/>
    <w:rsid w:val="00C62B66"/>
    <w:rsid w:val="00C67601"/>
    <w:rsid w:val="00C67C63"/>
    <w:rsid w:val="00C74E82"/>
    <w:rsid w:val="00C84671"/>
    <w:rsid w:val="00C90EDB"/>
    <w:rsid w:val="00C9537D"/>
    <w:rsid w:val="00CA0526"/>
    <w:rsid w:val="00CA1748"/>
    <w:rsid w:val="00CA28A7"/>
    <w:rsid w:val="00CA2BE2"/>
    <w:rsid w:val="00CC0AD3"/>
    <w:rsid w:val="00CC1821"/>
    <w:rsid w:val="00CC3674"/>
    <w:rsid w:val="00CD3283"/>
    <w:rsid w:val="00CD5C41"/>
    <w:rsid w:val="00CF52FF"/>
    <w:rsid w:val="00D02C36"/>
    <w:rsid w:val="00D128F8"/>
    <w:rsid w:val="00D1585D"/>
    <w:rsid w:val="00D22AE3"/>
    <w:rsid w:val="00D233C5"/>
    <w:rsid w:val="00D265C7"/>
    <w:rsid w:val="00D27056"/>
    <w:rsid w:val="00D36234"/>
    <w:rsid w:val="00D46576"/>
    <w:rsid w:val="00D54880"/>
    <w:rsid w:val="00D65A36"/>
    <w:rsid w:val="00D67119"/>
    <w:rsid w:val="00D7203E"/>
    <w:rsid w:val="00D754CB"/>
    <w:rsid w:val="00D766DA"/>
    <w:rsid w:val="00D76F00"/>
    <w:rsid w:val="00D81E8B"/>
    <w:rsid w:val="00D8717B"/>
    <w:rsid w:val="00D87428"/>
    <w:rsid w:val="00D90EDF"/>
    <w:rsid w:val="00D91A03"/>
    <w:rsid w:val="00D95CCC"/>
    <w:rsid w:val="00DA045A"/>
    <w:rsid w:val="00DB0644"/>
    <w:rsid w:val="00DB08CA"/>
    <w:rsid w:val="00DD18D6"/>
    <w:rsid w:val="00DD35EC"/>
    <w:rsid w:val="00DE1D73"/>
    <w:rsid w:val="00DF35FB"/>
    <w:rsid w:val="00DF50A6"/>
    <w:rsid w:val="00E12636"/>
    <w:rsid w:val="00E16B36"/>
    <w:rsid w:val="00E27595"/>
    <w:rsid w:val="00E310AA"/>
    <w:rsid w:val="00E31DF1"/>
    <w:rsid w:val="00E331B6"/>
    <w:rsid w:val="00E57DC0"/>
    <w:rsid w:val="00E8047C"/>
    <w:rsid w:val="00E87767"/>
    <w:rsid w:val="00E91920"/>
    <w:rsid w:val="00E92191"/>
    <w:rsid w:val="00EB3F3F"/>
    <w:rsid w:val="00ED0EF5"/>
    <w:rsid w:val="00ED1DD2"/>
    <w:rsid w:val="00EE7521"/>
    <w:rsid w:val="00EE7D5E"/>
    <w:rsid w:val="00EF7293"/>
    <w:rsid w:val="00F12339"/>
    <w:rsid w:val="00F20AEB"/>
    <w:rsid w:val="00F211DD"/>
    <w:rsid w:val="00F22625"/>
    <w:rsid w:val="00F242BF"/>
    <w:rsid w:val="00F51F95"/>
    <w:rsid w:val="00F762D9"/>
    <w:rsid w:val="00F852A1"/>
    <w:rsid w:val="00F951EA"/>
    <w:rsid w:val="00FA0D4B"/>
    <w:rsid w:val="00FB039A"/>
    <w:rsid w:val="00FB3271"/>
    <w:rsid w:val="00FE249C"/>
    <w:rsid w:val="00FE4ED4"/>
    <w:rsid w:val="00FF093F"/>
    <w:rsid w:val="00FF2CA0"/>
    <w:rsid w:val="00FF2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18BD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60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rsid w:val="008260B5"/>
    <w:rPr>
      <w:rFonts w:ascii="Times New Roman" w:hAnsi="Times New Roman"/>
      <w:sz w:val="22"/>
      <w:szCs w:val="20"/>
    </w:rPr>
  </w:style>
  <w:style w:type="character" w:customStyle="1" w:styleId="FootnoteTextChar">
    <w:name w:val="Footnote Text Char"/>
    <w:basedOn w:val="DefaultParagraphFont"/>
    <w:link w:val="FootnoteText"/>
    <w:uiPriority w:val="99"/>
    <w:rsid w:val="008260B5"/>
    <w:rPr>
      <w:rFonts w:ascii="Times New Roman" w:hAnsi="Times New Roman"/>
      <w:sz w:val="22"/>
      <w:szCs w:val="20"/>
    </w:rPr>
  </w:style>
  <w:style w:type="character" w:styleId="FootnoteReference">
    <w:name w:val="footnote reference"/>
    <w:basedOn w:val="DefaultParagraphFont"/>
    <w:uiPriority w:val="99"/>
    <w:semiHidden/>
    <w:unhideWhenUsed/>
    <w:rsid w:val="00BA3F33"/>
    <w:rPr>
      <w:rFonts w:ascii="Times New Roman" w:hAnsi="Times New Roman"/>
      <w:sz w:val="22"/>
      <w:vertAlign w:val="superscript"/>
    </w:rPr>
  </w:style>
  <w:style w:type="paragraph" w:customStyle="1" w:styleId="EndNoteBibliographyTitle">
    <w:name w:val="EndNote Bibliography Title"/>
    <w:basedOn w:val="Normal"/>
    <w:link w:val="EndNoteBibliographyTitleChar"/>
    <w:rsid w:val="00D02C3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2C36"/>
    <w:rPr>
      <w:rFonts w:ascii="Calibri" w:hAnsi="Calibri" w:cs="Calibri"/>
      <w:noProof/>
    </w:rPr>
  </w:style>
  <w:style w:type="paragraph" w:customStyle="1" w:styleId="EndNoteBibliography">
    <w:name w:val="EndNote Bibliography"/>
    <w:basedOn w:val="Normal"/>
    <w:link w:val="EndNoteBibliographyChar"/>
    <w:rsid w:val="00D02C36"/>
    <w:rPr>
      <w:rFonts w:ascii="Calibri" w:hAnsi="Calibri" w:cs="Calibri"/>
      <w:noProof/>
    </w:rPr>
  </w:style>
  <w:style w:type="character" w:customStyle="1" w:styleId="EndNoteBibliographyChar">
    <w:name w:val="EndNote Bibliography Char"/>
    <w:basedOn w:val="DefaultParagraphFont"/>
    <w:link w:val="EndNoteBibliography"/>
    <w:rsid w:val="00D02C36"/>
    <w:rPr>
      <w:rFonts w:ascii="Calibri" w:hAnsi="Calibri" w:cs="Calibri"/>
      <w:noProof/>
    </w:rPr>
  </w:style>
  <w:style w:type="character" w:styleId="CommentReference">
    <w:name w:val="annotation reference"/>
    <w:basedOn w:val="DefaultParagraphFont"/>
    <w:uiPriority w:val="99"/>
    <w:semiHidden/>
    <w:unhideWhenUsed/>
    <w:rsid w:val="00BC5EEE"/>
    <w:rPr>
      <w:sz w:val="16"/>
      <w:szCs w:val="16"/>
    </w:rPr>
  </w:style>
  <w:style w:type="paragraph" w:styleId="CommentText">
    <w:name w:val="annotation text"/>
    <w:basedOn w:val="Normal"/>
    <w:link w:val="CommentTextChar"/>
    <w:uiPriority w:val="99"/>
    <w:semiHidden/>
    <w:unhideWhenUsed/>
    <w:rsid w:val="00BC5EEE"/>
    <w:rPr>
      <w:sz w:val="20"/>
      <w:szCs w:val="20"/>
    </w:rPr>
  </w:style>
  <w:style w:type="character" w:customStyle="1" w:styleId="CommentTextChar">
    <w:name w:val="Comment Text Char"/>
    <w:basedOn w:val="DefaultParagraphFont"/>
    <w:link w:val="CommentText"/>
    <w:uiPriority w:val="99"/>
    <w:semiHidden/>
    <w:rsid w:val="00BC5EEE"/>
    <w:rPr>
      <w:sz w:val="20"/>
      <w:szCs w:val="20"/>
    </w:rPr>
  </w:style>
  <w:style w:type="paragraph" w:styleId="CommentSubject">
    <w:name w:val="annotation subject"/>
    <w:basedOn w:val="CommentText"/>
    <w:next w:val="CommentText"/>
    <w:link w:val="CommentSubjectChar"/>
    <w:uiPriority w:val="99"/>
    <w:semiHidden/>
    <w:unhideWhenUsed/>
    <w:rsid w:val="00BC5EEE"/>
    <w:rPr>
      <w:b/>
      <w:bCs/>
    </w:rPr>
  </w:style>
  <w:style w:type="character" w:customStyle="1" w:styleId="CommentSubjectChar">
    <w:name w:val="Comment Subject Char"/>
    <w:basedOn w:val="CommentTextChar"/>
    <w:link w:val="CommentSubject"/>
    <w:uiPriority w:val="99"/>
    <w:semiHidden/>
    <w:rsid w:val="00BC5EEE"/>
    <w:rPr>
      <w:b/>
      <w:bCs/>
      <w:sz w:val="20"/>
      <w:szCs w:val="20"/>
    </w:rPr>
  </w:style>
  <w:style w:type="paragraph" w:styleId="BalloonText">
    <w:name w:val="Balloon Text"/>
    <w:basedOn w:val="Normal"/>
    <w:link w:val="BalloonTextChar"/>
    <w:uiPriority w:val="99"/>
    <w:semiHidden/>
    <w:unhideWhenUsed/>
    <w:rsid w:val="00BC5EE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5EEE"/>
    <w:rPr>
      <w:rFonts w:ascii="Segoe UI" w:hAnsi="Segoe UI" w:cs="Segoe UI"/>
      <w:sz w:val="18"/>
      <w:szCs w:val="18"/>
    </w:rPr>
  </w:style>
  <w:style w:type="character" w:styleId="Hyperlink">
    <w:name w:val="Hyperlink"/>
    <w:basedOn w:val="DefaultParagraphFont"/>
    <w:uiPriority w:val="99"/>
    <w:unhideWhenUsed/>
    <w:rsid w:val="00F762D9"/>
    <w:rPr>
      <w:color w:val="0563C1" w:themeColor="hyperlink"/>
      <w:u w:val="single"/>
    </w:rPr>
  </w:style>
  <w:style w:type="character" w:styleId="FollowedHyperlink">
    <w:name w:val="FollowedHyperlink"/>
    <w:basedOn w:val="DefaultParagraphFont"/>
    <w:uiPriority w:val="99"/>
    <w:semiHidden/>
    <w:unhideWhenUsed/>
    <w:rsid w:val="002855D8"/>
    <w:rPr>
      <w:color w:val="954F72" w:themeColor="followedHyperlink"/>
      <w:u w:val="single"/>
    </w:rPr>
  </w:style>
  <w:style w:type="paragraph" w:styleId="Header">
    <w:name w:val="header"/>
    <w:basedOn w:val="Normal"/>
    <w:link w:val="HeaderChar"/>
    <w:uiPriority w:val="99"/>
    <w:unhideWhenUsed/>
    <w:rsid w:val="007B546B"/>
    <w:pPr>
      <w:tabs>
        <w:tab w:val="center" w:pos="4680"/>
        <w:tab w:val="right" w:pos="9360"/>
      </w:tabs>
    </w:pPr>
  </w:style>
  <w:style w:type="character" w:customStyle="1" w:styleId="HeaderChar">
    <w:name w:val="Header Char"/>
    <w:basedOn w:val="DefaultParagraphFont"/>
    <w:link w:val="Header"/>
    <w:uiPriority w:val="99"/>
    <w:rsid w:val="007B546B"/>
  </w:style>
  <w:style w:type="paragraph" w:styleId="Footer">
    <w:name w:val="footer"/>
    <w:basedOn w:val="Normal"/>
    <w:link w:val="FooterChar"/>
    <w:uiPriority w:val="99"/>
    <w:unhideWhenUsed/>
    <w:rsid w:val="007B546B"/>
    <w:pPr>
      <w:tabs>
        <w:tab w:val="center" w:pos="4680"/>
        <w:tab w:val="right" w:pos="9360"/>
      </w:tabs>
    </w:pPr>
  </w:style>
  <w:style w:type="character" w:customStyle="1" w:styleId="FooterChar">
    <w:name w:val="Footer Char"/>
    <w:basedOn w:val="DefaultParagraphFont"/>
    <w:link w:val="Footer"/>
    <w:uiPriority w:val="99"/>
    <w:rsid w:val="007B54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0420229">
      <w:bodyDiv w:val="1"/>
      <w:marLeft w:val="0"/>
      <w:marRight w:val="0"/>
      <w:marTop w:val="0"/>
      <w:marBottom w:val="0"/>
      <w:divBdr>
        <w:top w:val="none" w:sz="0" w:space="0" w:color="auto"/>
        <w:left w:val="none" w:sz="0" w:space="0" w:color="auto"/>
        <w:bottom w:val="none" w:sz="0" w:space="0" w:color="auto"/>
        <w:right w:val="none" w:sz="0" w:space="0" w:color="auto"/>
      </w:divBdr>
    </w:div>
    <w:div w:id="1545868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esa.un.org/unpd/wpp"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C222A-AB88-4E38-879C-56A13C6EC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5545</Words>
  <Characters>88608</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17T15:22:00Z</dcterms:created>
  <dcterms:modified xsi:type="dcterms:W3CDTF">2022-06-17T15:22:00Z</dcterms:modified>
</cp:coreProperties>
</file>